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A5A25">
      <w:pPr>
        <w:spacing w:line="360" w:lineRule="auto"/>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1B1A48E7"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Pr="0039721A">
        <w:rPr>
          <w:rFonts w:ascii="Arial" w:hAnsi="Arial" w:cs="Arial"/>
        </w:rPr>
        <w:t>efectuado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A" w14:textId="77777777" w:rsidR="002626CB" w:rsidRDefault="002626CB" w:rsidP="002626CB">
      <w:r w:rsidRPr="00B0303C">
        <w:rPr>
          <w:rFonts w:ascii="Arial" w:hAnsi="Arial" w:cs="Arial"/>
          <w:szCs w:val="12"/>
        </w:rPr>
        <w:t xml:space="preserve">Lorem ipsum dolor sit amet, consectetuer adipiscing elit. </w:t>
      </w:r>
      <w:r w:rsidRPr="000E19B8">
        <w:rPr>
          <w:rFonts w:ascii="Arial" w:hAnsi="Arial" w:cs="Arial"/>
          <w:szCs w:val="12"/>
          <w:lang w:val="en-US"/>
        </w:rPr>
        <w:t xml:space="preserve">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2B" w14:textId="77777777" w:rsidR="002626CB" w:rsidRPr="001F7084" w:rsidRDefault="002626CB" w:rsidP="002626CB">
      <w:pPr>
        <w:rPr>
          <w:sz w:val="20"/>
          <w:szCs w:val="20"/>
        </w:rPr>
      </w:pP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Default="00BA26C3" w:rsidP="002626CB">
      <w:pPr>
        <w:rPr>
          <w:rFonts w:ascii="Arial" w:hAnsi="Arial" w:cs="Arial"/>
          <w:sz w:val="20"/>
          <w:szCs w:val="20"/>
        </w:rPr>
      </w:pPr>
      <w:r>
        <w:rPr>
          <w:rFonts w:ascii="Arial" w:hAnsi="Arial" w:cs="Arial"/>
          <w:sz w:val="20"/>
          <w:szCs w:val="20"/>
        </w:rPr>
        <w:t>Julho</w:t>
      </w:r>
      <w:r w:rsidR="002626CB" w:rsidRPr="0039721A">
        <w:rPr>
          <w:rFonts w:ascii="Arial" w:hAnsi="Arial" w:cs="Arial"/>
          <w:sz w:val="20"/>
          <w:szCs w:val="20"/>
        </w:rPr>
        <w:t xml:space="preserve"> de 201</w:t>
      </w:r>
      <w:r>
        <w:rPr>
          <w:rFonts w:ascii="Arial" w:hAnsi="Arial" w:cs="Arial"/>
          <w:sz w:val="20"/>
          <w:szCs w:val="20"/>
        </w:rPr>
        <w:t>7</w:t>
      </w:r>
    </w:p>
    <w:p w14:paraId="0905A131" w14:textId="77777777" w:rsidR="002626CB" w:rsidRDefault="002626CB" w:rsidP="002626CB">
      <w:pPr>
        <w:rPr>
          <w:rFonts w:ascii="Arial" w:hAnsi="Arial" w:cs="Arial"/>
          <w:sz w:val="20"/>
          <w:szCs w:val="20"/>
        </w:rPr>
      </w:pPr>
    </w:p>
    <w:p w14:paraId="0905A132" w14:textId="77777777" w:rsidR="002626CB" w:rsidRDefault="002626CB" w:rsidP="002626CB"/>
    <w:p w14:paraId="0905A133" w14:textId="77777777" w:rsidR="004A6464" w:rsidRDefault="004A6464" w:rsidP="002626CB">
      <w:pPr>
        <w:ind w:right="9"/>
        <w:sectPr w:rsidR="004A6464"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Default="002626CB" w:rsidP="002626CB">
      <w:pPr>
        <w:ind w:right="9"/>
      </w:pPr>
    </w:p>
    <w:p w14:paraId="0905A135" w14:textId="77777777" w:rsidR="002626CB" w:rsidRDefault="002626CB" w:rsidP="002626CB"/>
    <w:p w14:paraId="0905A136" w14:textId="77777777" w:rsidR="004A6464" w:rsidRDefault="004A6464" w:rsidP="002626CB"/>
    <w:p w14:paraId="0905A137" w14:textId="77777777" w:rsidR="002626CB" w:rsidRDefault="002626CB" w:rsidP="002626CB"/>
    <w:p w14:paraId="0905A138" w14:textId="77777777" w:rsidR="002626CB" w:rsidRDefault="002626CB" w:rsidP="002626CB"/>
    <w:p w14:paraId="0905A139" w14:textId="77777777" w:rsidR="002626CB" w:rsidRDefault="002626CB" w:rsidP="002626CB">
      <w:pPr>
        <w:spacing w:line="360" w:lineRule="auto"/>
        <w:rPr>
          <w:rFonts w:ascii="Arial" w:hAnsi="Arial" w:cs="Arial"/>
          <w:szCs w:val="12"/>
        </w:rPr>
      </w:pPr>
    </w:p>
    <w:p w14:paraId="0905A13A" w14:textId="77777777" w:rsidR="002626CB" w:rsidRPr="002626CB" w:rsidRDefault="002626CB" w:rsidP="002626CB">
      <w:pPr>
        <w:rPr>
          <w:rFonts w:ascii="Arial" w:hAnsi="Arial" w:cs="Arial"/>
          <w:color w:val="6D6E71"/>
          <w:sz w:val="30"/>
          <w:szCs w:val="30"/>
          <w:lang w:val="en-US"/>
        </w:rPr>
      </w:pPr>
      <w:r w:rsidRPr="002626CB">
        <w:rPr>
          <w:rFonts w:ascii="Arial" w:hAnsi="Arial" w:cs="Arial"/>
          <w:color w:val="6D6E71"/>
          <w:sz w:val="30"/>
          <w:szCs w:val="30"/>
          <w:lang w:val="en-US"/>
        </w:rPr>
        <w:t>ABSTRACT</w:t>
      </w:r>
    </w:p>
    <w:p w14:paraId="0905A13B" w14:textId="77777777" w:rsidR="002626CB" w:rsidRPr="002626CB" w:rsidRDefault="002626CB" w:rsidP="002626CB">
      <w:pPr>
        <w:rPr>
          <w:lang w:val="en-US"/>
        </w:rPr>
      </w:pPr>
    </w:p>
    <w:p w14:paraId="0905A13C" w14:textId="77777777" w:rsidR="002626CB" w:rsidRDefault="002626CB" w:rsidP="002626CB">
      <w:r w:rsidRPr="002626CB">
        <w:rPr>
          <w:rFonts w:ascii="Arial" w:hAnsi="Arial" w:cs="Arial"/>
          <w:szCs w:val="12"/>
          <w:lang w:val="en-US"/>
        </w:rPr>
        <w:t xml:space="preserve">Lorem ipsum dolor sit amet, consectetuer adipiscing elit. 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3D" w14:textId="77777777" w:rsidR="002626CB" w:rsidRPr="001F7084" w:rsidRDefault="002626CB" w:rsidP="002626CB">
      <w:pPr>
        <w:rPr>
          <w:sz w:val="20"/>
          <w:szCs w:val="20"/>
        </w:rPr>
      </w:pPr>
    </w:p>
    <w:p w14:paraId="0905A13E" w14:textId="77777777" w:rsidR="002626CB" w:rsidRPr="00AD500D" w:rsidRDefault="002626CB" w:rsidP="002626CB">
      <w:pPr>
        <w:rPr>
          <w:sz w:val="12"/>
        </w:rPr>
      </w:pPr>
    </w:p>
    <w:p w14:paraId="0905A13F" w14:textId="77777777" w:rsidR="002626CB" w:rsidRDefault="002626CB" w:rsidP="002626CB"/>
    <w:p w14:paraId="0905A140" w14:textId="77777777" w:rsidR="002626CB" w:rsidRPr="00F30252" w:rsidRDefault="002626CB" w:rsidP="002626CB">
      <w:pPr>
        <w:rPr>
          <w:szCs w:val="26"/>
        </w:rPr>
      </w:pPr>
    </w:p>
    <w:p w14:paraId="0905A141" w14:textId="77777777" w:rsidR="002626CB" w:rsidRPr="007C0053" w:rsidRDefault="002626CB" w:rsidP="002626CB">
      <w:pPr>
        <w:rPr>
          <w:rFonts w:ascii="Arial" w:hAnsi="Arial" w:cs="Arial"/>
          <w:sz w:val="20"/>
        </w:rPr>
      </w:pPr>
    </w:p>
    <w:p w14:paraId="0905A142" w14:textId="5FDC85AC" w:rsidR="00576A4F" w:rsidRDefault="00BA26C3" w:rsidP="002626CB">
      <w:r>
        <w:rPr>
          <w:rFonts w:ascii="Arial" w:hAnsi="Arial" w:cs="Arial"/>
          <w:sz w:val="20"/>
          <w:szCs w:val="20"/>
        </w:rPr>
        <w:t>Julho</w:t>
      </w:r>
      <w:r w:rsidR="002626CB">
        <w:rPr>
          <w:rFonts w:ascii="Arial" w:hAnsi="Arial" w:cs="Arial"/>
          <w:sz w:val="20"/>
          <w:szCs w:val="20"/>
        </w:rPr>
        <w:t xml:space="preserve"> de 201</w:t>
      </w:r>
      <w:r>
        <w:rPr>
          <w:rFonts w:ascii="Arial" w:hAnsi="Arial" w:cs="Arial"/>
          <w:sz w:val="20"/>
          <w:szCs w:val="20"/>
        </w:rPr>
        <w:t>7</w:t>
      </w:r>
    </w:p>
    <w:p w14:paraId="0905A143" w14:textId="77777777" w:rsidR="002626CB" w:rsidRDefault="002626CB" w:rsidP="00AA60D4"/>
    <w:p w14:paraId="0905A144" w14:textId="77777777" w:rsidR="004A6464" w:rsidRDefault="004A6464">
      <w:pPr>
        <w:pStyle w:val="TOCHeading"/>
        <w:rPr>
          <w:smallCaps w:val="0"/>
          <w:spacing w:val="0"/>
          <w:sz w:val="24"/>
          <w:szCs w:val="24"/>
          <w:lang w:bidi="ar-SA"/>
        </w:rPr>
        <w:sectPr w:rsidR="004A6464"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Default="004A6464">
      <w:pPr>
        <w:pStyle w:val="TOCHeading"/>
        <w:rPr>
          <w:smallCaps w:val="0"/>
          <w:spacing w:val="0"/>
          <w:sz w:val="24"/>
          <w:szCs w:val="24"/>
          <w:lang w:bidi="ar-SA"/>
        </w:rPr>
      </w:pPr>
    </w:p>
    <w:p w14:paraId="0905A146" w14:textId="77777777" w:rsidR="004A6464" w:rsidRDefault="004A6464">
      <w:pPr>
        <w:pStyle w:val="TOCHeading"/>
        <w:rPr>
          <w:smallCaps w:val="0"/>
          <w:spacing w:val="0"/>
          <w:sz w:val="24"/>
          <w:szCs w:val="24"/>
          <w:lang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Default="003B1627">
          <w:pPr>
            <w:pStyle w:val="TOCHeading"/>
          </w:pPr>
          <w:r>
            <w:t>Conteúdo</w:t>
          </w:r>
        </w:p>
        <w:p w14:paraId="4E2A8061" w14:textId="17ED9D18" w:rsidR="00307E23" w:rsidRDefault="003B1627">
          <w:pPr>
            <w:pStyle w:val="TOC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4442665" w:history="1">
            <w:r w:rsidR="00307E23" w:rsidRPr="008E0A77">
              <w:rPr>
                <w:rStyle w:val="Hyperlink"/>
                <w:noProof/>
              </w:rPr>
              <w:t>1. Introdução</w:t>
            </w:r>
            <w:r w:rsidR="00307E23">
              <w:rPr>
                <w:noProof/>
                <w:webHidden/>
              </w:rPr>
              <w:tab/>
            </w:r>
            <w:r w:rsidR="00307E23">
              <w:rPr>
                <w:noProof/>
                <w:webHidden/>
              </w:rPr>
              <w:fldChar w:fldCharType="begin"/>
            </w:r>
            <w:r w:rsidR="00307E23">
              <w:rPr>
                <w:noProof/>
                <w:webHidden/>
              </w:rPr>
              <w:instrText xml:space="preserve"> PAGEREF _Toc48444266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8BDB6F" w14:textId="52FF27E1" w:rsidR="00307E23" w:rsidRDefault="001F59BA">
          <w:pPr>
            <w:pStyle w:val="TOC2"/>
            <w:tabs>
              <w:tab w:val="right" w:leader="dot" w:pos="8656"/>
            </w:tabs>
            <w:rPr>
              <w:rFonts w:eastAsiaTheme="minorEastAsia" w:cstheme="minorBidi"/>
              <w:noProof/>
              <w:sz w:val="22"/>
              <w:szCs w:val="22"/>
              <w:lang w:eastAsia="pt-PT"/>
            </w:rPr>
          </w:pPr>
          <w:hyperlink w:anchor="_Toc484442666" w:history="1">
            <w:r w:rsidR="00307E23" w:rsidRPr="008E0A77">
              <w:rPr>
                <w:rStyle w:val="Hyperlink"/>
                <w:noProof/>
              </w:rPr>
              <w:t>1.1 Contexto e Motivação</w:t>
            </w:r>
            <w:r w:rsidR="00307E23">
              <w:rPr>
                <w:noProof/>
                <w:webHidden/>
              </w:rPr>
              <w:tab/>
            </w:r>
            <w:r w:rsidR="00307E23">
              <w:rPr>
                <w:noProof/>
                <w:webHidden/>
              </w:rPr>
              <w:fldChar w:fldCharType="begin"/>
            </w:r>
            <w:r w:rsidR="00307E23">
              <w:rPr>
                <w:noProof/>
                <w:webHidden/>
              </w:rPr>
              <w:instrText xml:space="preserve"> PAGEREF _Toc48444266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36E1521" w14:textId="608D9A6F" w:rsidR="00307E23" w:rsidRDefault="001F59BA">
          <w:pPr>
            <w:pStyle w:val="TOC2"/>
            <w:tabs>
              <w:tab w:val="right" w:leader="dot" w:pos="8656"/>
            </w:tabs>
            <w:rPr>
              <w:rFonts w:eastAsiaTheme="minorEastAsia" w:cstheme="minorBidi"/>
              <w:noProof/>
              <w:sz w:val="22"/>
              <w:szCs w:val="22"/>
              <w:lang w:eastAsia="pt-PT"/>
            </w:rPr>
          </w:pPr>
          <w:hyperlink w:anchor="_Toc484442667" w:history="1">
            <w:r w:rsidR="00307E23" w:rsidRPr="008E0A77">
              <w:rPr>
                <w:rStyle w:val="Hyperlink"/>
                <w:noProof/>
              </w:rPr>
              <w:t>1.2 Objetivos</w:t>
            </w:r>
            <w:r w:rsidR="00307E23">
              <w:rPr>
                <w:noProof/>
                <w:webHidden/>
              </w:rPr>
              <w:tab/>
            </w:r>
            <w:r w:rsidR="00307E23">
              <w:rPr>
                <w:noProof/>
                <w:webHidden/>
              </w:rPr>
              <w:fldChar w:fldCharType="begin"/>
            </w:r>
            <w:r w:rsidR="00307E23">
              <w:rPr>
                <w:noProof/>
                <w:webHidden/>
              </w:rPr>
              <w:instrText xml:space="preserve"> PAGEREF _Toc48444266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12D6ABA" w14:textId="5CF0F89D" w:rsidR="00307E23" w:rsidRDefault="001F59BA">
          <w:pPr>
            <w:pStyle w:val="TOC2"/>
            <w:tabs>
              <w:tab w:val="right" w:leader="dot" w:pos="8656"/>
            </w:tabs>
            <w:rPr>
              <w:rFonts w:eastAsiaTheme="minorEastAsia" w:cstheme="minorBidi"/>
              <w:noProof/>
              <w:sz w:val="22"/>
              <w:szCs w:val="22"/>
              <w:lang w:eastAsia="pt-PT"/>
            </w:rPr>
          </w:pPr>
          <w:hyperlink w:anchor="_Toc484442668" w:history="1">
            <w:r w:rsidR="00307E23" w:rsidRPr="008E0A77">
              <w:rPr>
                <w:rStyle w:val="Hyperlink"/>
                <w:noProof/>
              </w:rPr>
              <w:t>1.3 Estrutura do Documento</w:t>
            </w:r>
            <w:r w:rsidR="00307E23">
              <w:rPr>
                <w:noProof/>
                <w:webHidden/>
              </w:rPr>
              <w:tab/>
            </w:r>
            <w:r w:rsidR="00307E23">
              <w:rPr>
                <w:noProof/>
                <w:webHidden/>
              </w:rPr>
              <w:fldChar w:fldCharType="begin"/>
            </w:r>
            <w:r w:rsidR="00307E23">
              <w:rPr>
                <w:noProof/>
                <w:webHidden/>
              </w:rPr>
              <w:instrText xml:space="preserve"> PAGEREF _Toc48444266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664564E" w14:textId="50105AA4" w:rsidR="00307E23" w:rsidRDefault="001F59BA">
          <w:pPr>
            <w:pStyle w:val="TOC1"/>
            <w:tabs>
              <w:tab w:val="right" w:leader="dot" w:pos="8656"/>
            </w:tabs>
            <w:rPr>
              <w:rFonts w:eastAsiaTheme="minorEastAsia" w:cstheme="minorBidi"/>
              <w:noProof/>
              <w:sz w:val="22"/>
              <w:szCs w:val="22"/>
              <w:lang w:eastAsia="pt-PT"/>
            </w:rPr>
          </w:pPr>
          <w:hyperlink w:anchor="_Toc484442669" w:history="1">
            <w:r w:rsidR="00307E23" w:rsidRPr="008E0A77">
              <w:rPr>
                <w:rStyle w:val="Hyperlink"/>
                <w:noProof/>
              </w:rPr>
              <w:t>2. Estado da Arte</w:t>
            </w:r>
            <w:r w:rsidR="00307E23">
              <w:rPr>
                <w:noProof/>
                <w:webHidden/>
              </w:rPr>
              <w:tab/>
            </w:r>
            <w:r w:rsidR="00307E23">
              <w:rPr>
                <w:noProof/>
                <w:webHidden/>
              </w:rPr>
              <w:fldChar w:fldCharType="begin"/>
            </w:r>
            <w:r w:rsidR="00307E23">
              <w:rPr>
                <w:noProof/>
                <w:webHidden/>
              </w:rPr>
              <w:instrText xml:space="preserve"> PAGEREF _Toc48444266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4FEE8B" w14:textId="08065051" w:rsidR="00307E23" w:rsidRDefault="001F59BA">
          <w:pPr>
            <w:pStyle w:val="TOC2"/>
            <w:tabs>
              <w:tab w:val="right" w:leader="dot" w:pos="8656"/>
            </w:tabs>
            <w:rPr>
              <w:rFonts w:eastAsiaTheme="minorEastAsia" w:cstheme="minorBidi"/>
              <w:noProof/>
              <w:sz w:val="22"/>
              <w:szCs w:val="22"/>
              <w:lang w:eastAsia="pt-PT"/>
            </w:rPr>
          </w:pPr>
          <w:hyperlink w:anchor="_Toc484442670" w:history="1">
            <w:r w:rsidR="00307E23" w:rsidRPr="008E0A77">
              <w:rPr>
                <w:rStyle w:val="Hyperlink"/>
                <w:noProof/>
              </w:rPr>
              <w:t>2.1 Introdução</w:t>
            </w:r>
            <w:r w:rsidR="00307E23">
              <w:rPr>
                <w:noProof/>
                <w:webHidden/>
              </w:rPr>
              <w:tab/>
            </w:r>
            <w:r w:rsidR="00307E23">
              <w:rPr>
                <w:noProof/>
                <w:webHidden/>
              </w:rPr>
              <w:fldChar w:fldCharType="begin"/>
            </w:r>
            <w:r w:rsidR="00307E23">
              <w:rPr>
                <w:noProof/>
                <w:webHidden/>
              </w:rPr>
              <w:instrText xml:space="preserve"> PAGEREF _Toc48444267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7EF5E1" w14:textId="15DAE397" w:rsidR="00307E23" w:rsidRDefault="001F59BA">
          <w:pPr>
            <w:pStyle w:val="TOC2"/>
            <w:tabs>
              <w:tab w:val="right" w:leader="dot" w:pos="8656"/>
            </w:tabs>
            <w:rPr>
              <w:rFonts w:eastAsiaTheme="minorEastAsia" w:cstheme="minorBidi"/>
              <w:noProof/>
              <w:sz w:val="22"/>
              <w:szCs w:val="22"/>
              <w:lang w:eastAsia="pt-PT"/>
            </w:rPr>
          </w:pPr>
          <w:hyperlink w:anchor="_Toc484442671" w:history="1">
            <w:r w:rsidR="00307E23" w:rsidRPr="008E0A77">
              <w:rPr>
                <w:rStyle w:val="Hyperlink"/>
                <w:noProof/>
              </w:rPr>
              <w:t>2.2 Automação</w:t>
            </w:r>
            <w:r w:rsidR="00307E23">
              <w:rPr>
                <w:noProof/>
                <w:webHidden/>
              </w:rPr>
              <w:tab/>
            </w:r>
            <w:r w:rsidR="00307E23">
              <w:rPr>
                <w:noProof/>
                <w:webHidden/>
              </w:rPr>
              <w:fldChar w:fldCharType="begin"/>
            </w:r>
            <w:r w:rsidR="00307E23">
              <w:rPr>
                <w:noProof/>
                <w:webHidden/>
              </w:rPr>
              <w:instrText xml:space="preserve"> PAGEREF _Toc48444267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4AB9919" w14:textId="145B7B5A" w:rsidR="00307E23" w:rsidRDefault="001F59BA">
          <w:pPr>
            <w:pStyle w:val="TOC2"/>
            <w:tabs>
              <w:tab w:val="right" w:leader="dot" w:pos="8656"/>
            </w:tabs>
            <w:rPr>
              <w:rFonts w:eastAsiaTheme="minorEastAsia" w:cstheme="minorBidi"/>
              <w:noProof/>
              <w:sz w:val="22"/>
              <w:szCs w:val="22"/>
              <w:lang w:eastAsia="pt-PT"/>
            </w:rPr>
          </w:pPr>
          <w:hyperlink w:anchor="_Toc484442672" w:history="1">
            <w:r w:rsidR="00307E23" w:rsidRPr="008E0A77">
              <w:rPr>
                <w:rStyle w:val="Hyperlink"/>
                <w:noProof/>
              </w:rPr>
              <w:t>2.3 Software para Automação</w:t>
            </w:r>
            <w:r w:rsidR="00307E23">
              <w:rPr>
                <w:noProof/>
                <w:webHidden/>
              </w:rPr>
              <w:tab/>
            </w:r>
            <w:r w:rsidR="00307E23">
              <w:rPr>
                <w:noProof/>
                <w:webHidden/>
              </w:rPr>
              <w:fldChar w:fldCharType="begin"/>
            </w:r>
            <w:r w:rsidR="00307E23">
              <w:rPr>
                <w:noProof/>
                <w:webHidden/>
              </w:rPr>
              <w:instrText xml:space="preserve"> PAGEREF _Toc484442672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61D3530" w14:textId="2B2D0900" w:rsidR="00307E23" w:rsidRDefault="001F59BA">
          <w:pPr>
            <w:pStyle w:val="TOC2"/>
            <w:tabs>
              <w:tab w:val="right" w:leader="dot" w:pos="8656"/>
            </w:tabs>
            <w:rPr>
              <w:rFonts w:eastAsiaTheme="minorEastAsia" w:cstheme="minorBidi"/>
              <w:noProof/>
              <w:sz w:val="22"/>
              <w:szCs w:val="22"/>
              <w:lang w:eastAsia="pt-PT"/>
            </w:rPr>
          </w:pPr>
          <w:hyperlink w:anchor="_Toc484442673" w:history="1">
            <w:r w:rsidR="00307E23" w:rsidRPr="008E0A77">
              <w:rPr>
                <w:rStyle w:val="Hyperlink"/>
                <w:noProof/>
              </w:rPr>
              <w:t>2.4 Fabrico Aditivo</w:t>
            </w:r>
            <w:r w:rsidR="00307E23">
              <w:rPr>
                <w:noProof/>
                <w:webHidden/>
              </w:rPr>
              <w:tab/>
            </w:r>
            <w:r w:rsidR="00307E23">
              <w:rPr>
                <w:noProof/>
                <w:webHidden/>
              </w:rPr>
              <w:fldChar w:fldCharType="begin"/>
            </w:r>
            <w:r w:rsidR="00307E23">
              <w:rPr>
                <w:noProof/>
                <w:webHidden/>
              </w:rPr>
              <w:instrText xml:space="preserve"> PAGEREF _Toc484442673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398E5BDD" w14:textId="681ED08F" w:rsidR="00307E23" w:rsidRDefault="001F59BA">
          <w:pPr>
            <w:pStyle w:val="TOC2"/>
            <w:tabs>
              <w:tab w:val="right" w:leader="dot" w:pos="8656"/>
            </w:tabs>
            <w:rPr>
              <w:rFonts w:eastAsiaTheme="minorEastAsia" w:cstheme="minorBidi"/>
              <w:noProof/>
              <w:sz w:val="22"/>
              <w:szCs w:val="22"/>
              <w:lang w:eastAsia="pt-PT"/>
            </w:rPr>
          </w:pPr>
          <w:hyperlink w:anchor="_Toc484442674" w:history="1">
            <w:r w:rsidR="00307E23" w:rsidRPr="008E0A77">
              <w:rPr>
                <w:rStyle w:val="Hyperlink"/>
                <w:noProof/>
              </w:rPr>
              <w:t>2.5 Desenvolvimento para a Web</w:t>
            </w:r>
            <w:r w:rsidR="00307E23">
              <w:rPr>
                <w:noProof/>
                <w:webHidden/>
              </w:rPr>
              <w:tab/>
            </w:r>
            <w:r w:rsidR="00307E23">
              <w:rPr>
                <w:noProof/>
                <w:webHidden/>
              </w:rPr>
              <w:fldChar w:fldCharType="begin"/>
            </w:r>
            <w:r w:rsidR="00307E23">
              <w:rPr>
                <w:noProof/>
                <w:webHidden/>
              </w:rPr>
              <w:instrText xml:space="preserve"> PAGEREF _Toc484442674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2566F691" w14:textId="4E832F98" w:rsidR="00307E23" w:rsidRDefault="001F59BA">
          <w:pPr>
            <w:pStyle w:val="TOC2"/>
            <w:tabs>
              <w:tab w:val="right" w:leader="dot" w:pos="8656"/>
            </w:tabs>
            <w:rPr>
              <w:rFonts w:eastAsiaTheme="minorEastAsia" w:cstheme="minorBidi"/>
              <w:noProof/>
              <w:sz w:val="22"/>
              <w:szCs w:val="22"/>
              <w:lang w:eastAsia="pt-PT"/>
            </w:rPr>
          </w:pPr>
          <w:hyperlink w:anchor="_Toc484442675" w:history="1">
            <w:r w:rsidR="00307E23" w:rsidRPr="008E0A77">
              <w:rPr>
                <w:rStyle w:val="Hyperlink"/>
                <w:noProof/>
              </w:rPr>
              <w:t>2.5 Web para Automação</w:t>
            </w:r>
            <w:r w:rsidR="00307E23">
              <w:rPr>
                <w:noProof/>
                <w:webHidden/>
              </w:rPr>
              <w:tab/>
            </w:r>
            <w:r w:rsidR="00307E23">
              <w:rPr>
                <w:noProof/>
                <w:webHidden/>
              </w:rPr>
              <w:fldChar w:fldCharType="begin"/>
            </w:r>
            <w:r w:rsidR="00307E23">
              <w:rPr>
                <w:noProof/>
                <w:webHidden/>
              </w:rPr>
              <w:instrText xml:space="preserve"> PAGEREF _Toc48444267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A0DE4E0" w14:textId="7D6C715B" w:rsidR="00307E23" w:rsidRDefault="001F59BA">
          <w:pPr>
            <w:pStyle w:val="TOC2"/>
            <w:tabs>
              <w:tab w:val="right" w:leader="dot" w:pos="8656"/>
            </w:tabs>
            <w:rPr>
              <w:rFonts w:eastAsiaTheme="minorEastAsia" w:cstheme="minorBidi"/>
              <w:noProof/>
              <w:sz w:val="22"/>
              <w:szCs w:val="22"/>
              <w:lang w:eastAsia="pt-PT"/>
            </w:rPr>
          </w:pPr>
          <w:hyperlink w:anchor="_Toc484442676" w:history="1">
            <w:r w:rsidR="00307E23" w:rsidRPr="008E0A77">
              <w:rPr>
                <w:rStyle w:val="Hyperlink"/>
                <w:noProof/>
              </w:rPr>
              <w:t>2.6 Tecnologias Utilizadas</w:t>
            </w:r>
            <w:r w:rsidR="00307E23">
              <w:rPr>
                <w:noProof/>
                <w:webHidden/>
              </w:rPr>
              <w:tab/>
            </w:r>
            <w:r w:rsidR="00307E23">
              <w:rPr>
                <w:noProof/>
                <w:webHidden/>
              </w:rPr>
              <w:fldChar w:fldCharType="begin"/>
            </w:r>
            <w:r w:rsidR="00307E23">
              <w:rPr>
                <w:noProof/>
                <w:webHidden/>
              </w:rPr>
              <w:instrText xml:space="preserve"> PAGEREF _Toc48444267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125B2B" w14:textId="46B8A5EA" w:rsidR="00307E23" w:rsidRDefault="001F59BA">
          <w:pPr>
            <w:pStyle w:val="TOC2"/>
            <w:tabs>
              <w:tab w:val="right" w:leader="dot" w:pos="8656"/>
            </w:tabs>
            <w:rPr>
              <w:rFonts w:eastAsiaTheme="minorEastAsia" w:cstheme="minorBidi"/>
              <w:noProof/>
              <w:sz w:val="22"/>
              <w:szCs w:val="22"/>
              <w:lang w:eastAsia="pt-PT"/>
            </w:rPr>
          </w:pPr>
          <w:hyperlink w:anchor="_Toc484442677" w:history="1">
            <w:r w:rsidR="00307E23" w:rsidRPr="008E0A77">
              <w:rPr>
                <w:rStyle w:val="Hyperlink"/>
                <w:noProof/>
              </w:rPr>
              <w:t>2.6.1 Twincat</w:t>
            </w:r>
            <w:r w:rsidR="00307E23">
              <w:rPr>
                <w:noProof/>
                <w:webHidden/>
              </w:rPr>
              <w:tab/>
            </w:r>
            <w:r w:rsidR="00307E23">
              <w:rPr>
                <w:noProof/>
                <w:webHidden/>
              </w:rPr>
              <w:fldChar w:fldCharType="begin"/>
            </w:r>
            <w:r w:rsidR="00307E23">
              <w:rPr>
                <w:noProof/>
                <w:webHidden/>
              </w:rPr>
              <w:instrText xml:space="preserve"> PAGEREF _Toc48444267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540226B" w14:textId="6D1C467A" w:rsidR="00307E23" w:rsidRDefault="001F59BA">
          <w:pPr>
            <w:pStyle w:val="TOC2"/>
            <w:tabs>
              <w:tab w:val="right" w:leader="dot" w:pos="8656"/>
            </w:tabs>
            <w:rPr>
              <w:rFonts w:eastAsiaTheme="minorEastAsia" w:cstheme="minorBidi"/>
              <w:noProof/>
              <w:sz w:val="22"/>
              <w:szCs w:val="22"/>
              <w:lang w:eastAsia="pt-PT"/>
            </w:rPr>
          </w:pPr>
          <w:hyperlink w:anchor="_Toc484442678" w:history="1">
            <w:r w:rsidR="00307E23" w:rsidRPr="008E0A77">
              <w:rPr>
                <w:rStyle w:val="Hyperlink"/>
                <w:noProof/>
              </w:rPr>
              <w:t>2.6.2 Tecnologias Web</w:t>
            </w:r>
            <w:r w:rsidR="00307E23">
              <w:rPr>
                <w:noProof/>
                <w:webHidden/>
              </w:rPr>
              <w:tab/>
            </w:r>
            <w:r w:rsidR="00307E23">
              <w:rPr>
                <w:noProof/>
                <w:webHidden/>
              </w:rPr>
              <w:fldChar w:fldCharType="begin"/>
            </w:r>
            <w:r w:rsidR="00307E23">
              <w:rPr>
                <w:noProof/>
                <w:webHidden/>
              </w:rPr>
              <w:instrText xml:space="preserve"> PAGEREF _Toc48444267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51347" w14:textId="5C6A1D96" w:rsidR="00307E23" w:rsidRDefault="001F59BA">
          <w:pPr>
            <w:pStyle w:val="TOC2"/>
            <w:tabs>
              <w:tab w:val="right" w:leader="dot" w:pos="8656"/>
            </w:tabs>
            <w:rPr>
              <w:rFonts w:eastAsiaTheme="minorEastAsia" w:cstheme="minorBidi"/>
              <w:noProof/>
              <w:sz w:val="22"/>
              <w:szCs w:val="22"/>
              <w:lang w:eastAsia="pt-PT"/>
            </w:rPr>
          </w:pPr>
          <w:hyperlink w:anchor="_Toc484442679" w:history="1">
            <w:r w:rsidR="00307E23" w:rsidRPr="008E0A77">
              <w:rPr>
                <w:rStyle w:val="Hyperlink"/>
                <w:noProof/>
              </w:rPr>
              <w:t>2.6.3 Bases de Dados</w:t>
            </w:r>
            <w:r w:rsidR="00307E23">
              <w:rPr>
                <w:noProof/>
                <w:webHidden/>
              </w:rPr>
              <w:tab/>
            </w:r>
            <w:r w:rsidR="00307E23">
              <w:rPr>
                <w:noProof/>
                <w:webHidden/>
              </w:rPr>
              <w:fldChar w:fldCharType="begin"/>
            </w:r>
            <w:r w:rsidR="00307E23">
              <w:rPr>
                <w:noProof/>
                <w:webHidden/>
              </w:rPr>
              <w:instrText xml:space="preserve"> PAGEREF _Toc48444267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E716250" w14:textId="257E07F8" w:rsidR="00307E23" w:rsidRDefault="001F59BA">
          <w:pPr>
            <w:pStyle w:val="TOC2"/>
            <w:tabs>
              <w:tab w:val="right" w:leader="dot" w:pos="8656"/>
            </w:tabs>
            <w:rPr>
              <w:rFonts w:eastAsiaTheme="minorEastAsia" w:cstheme="minorBidi"/>
              <w:noProof/>
              <w:sz w:val="22"/>
              <w:szCs w:val="22"/>
              <w:lang w:eastAsia="pt-PT"/>
            </w:rPr>
          </w:pPr>
          <w:hyperlink w:anchor="_Toc484442680" w:history="1">
            <w:r w:rsidR="00307E23" w:rsidRPr="008E0A77">
              <w:rPr>
                <w:rStyle w:val="Hyperlink"/>
                <w:noProof/>
              </w:rPr>
              <w:t>2.6.4 Outras</w:t>
            </w:r>
            <w:r w:rsidR="00307E23">
              <w:rPr>
                <w:noProof/>
                <w:webHidden/>
              </w:rPr>
              <w:tab/>
            </w:r>
            <w:r w:rsidR="00307E23">
              <w:rPr>
                <w:noProof/>
                <w:webHidden/>
              </w:rPr>
              <w:fldChar w:fldCharType="begin"/>
            </w:r>
            <w:r w:rsidR="00307E23">
              <w:rPr>
                <w:noProof/>
                <w:webHidden/>
              </w:rPr>
              <w:instrText xml:space="preserve"> PAGEREF _Toc48444268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ED55087" w14:textId="6F85E67A" w:rsidR="00307E23" w:rsidRDefault="001F59BA">
          <w:pPr>
            <w:pStyle w:val="TOC2"/>
            <w:tabs>
              <w:tab w:val="right" w:leader="dot" w:pos="8656"/>
            </w:tabs>
            <w:rPr>
              <w:rFonts w:eastAsiaTheme="minorEastAsia" w:cstheme="minorBidi"/>
              <w:noProof/>
              <w:sz w:val="22"/>
              <w:szCs w:val="22"/>
              <w:lang w:eastAsia="pt-PT"/>
            </w:rPr>
          </w:pPr>
          <w:hyperlink w:anchor="_Toc484442681" w:history="1">
            <w:r w:rsidR="00307E23" w:rsidRPr="008E0A77">
              <w:rPr>
                <w:rStyle w:val="Hyperlink"/>
                <w:noProof/>
              </w:rPr>
              <w:t>2.7 Casos de Estudo</w:t>
            </w:r>
            <w:r w:rsidR="00307E23">
              <w:rPr>
                <w:noProof/>
                <w:webHidden/>
              </w:rPr>
              <w:tab/>
            </w:r>
            <w:r w:rsidR="00307E23">
              <w:rPr>
                <w:noProof/>
                <w:webHidden/>
              </w:rPr>
              <w:fldChar w:fldCharType="begin"/>
            </w:r>
            <w:r w:rsidR="00307E23">
              <w:rPr>
                <w:noProof/>
                <w:webHidden/>
              </w:rPr>
              <w:instrText xml:space="preserve"> PAGEREF _Toc48444268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F5775" w14:textId="066A9413" w:rsidR="00307E23" w:rsidRDefault="001F59BA">
          <w:pPr>
            <w:pStyle w:val="TOC2"/>
            <w:tabs>
              <w:tab w:val="right" w:leader="dot" w:pos="8656"/>
            </w:tabs>
            <w:rPr>
              <w:rFonts w:eastAsiaTheme="minorEastAsia" w:cstheme="minorBidi"/>
              <w:noProof/>
              <w:sz w:val="22"/>
              <w:szCs w:val="22"/>
              <w:lang w:eastAsia="pt-PT"/>
            </w:rPr>
          </w:pPr>
          <w:hyperlink w:anchor="_Toc484442682" w:history="1">
            <w:r w:rsidR="00307E23" w:rsidRPr="008E0A77">
              <w:rPr>
                <w:rStyle w:val="Hyperlink"/>
                <w:noProof/>
              </w:rPr>
              <w:t>2.7.1 Controlo e Automação na Indústria</w:t>
            </w:r>
            <w:r w:rsidR="00307E23">
              <w:rPr>
                <w:noProof/>
                <w:webHidden/>
              </w:rPr>
              <w:tab/>
            </w:r>
            <w:r w:rsidR="00307E23">
              <w:rPr>
                <w:noProof/>
                <w:webHidden/>
              </w:rPr>
              <w:fldChar w:fldCharType="begin"/>
            </w:r>
            <w:r w:rsidR="00307E23">
              <w:rPr>
                <w:noProof/>
                <w:webHidden/>
              </w:rPr>
              <w:instrText xml:space="preserve"> PAGEREF _Toc484442682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284B0CA1" w14:textId="0D7CA45F" w:rsidR="00307E23" w:rsidRDefault="001F59BA">
          <w:pPr>
            <w:pStyle w:val="TOC2"/>
            <w:tabs>
              <w:tab w:val="right" w:leader="dot" w:pos="8656"/>
            </w:tabs>
            <w:rPr>
              <w:rFonts w:eastAsiaTheme="minorEastAsia" w:cstheme="minorBidi"/>
              <w:noProof/>
              <w:sz w:val="22"/>
              <w:szCs w:val="22"/>
              <w:lang w:eastAsia="pt-PT"/>
            </w:rPr>
          </w:pPr>
          <w:hyperlink w:anchor="_Toc484442683" w:history="1">
            <w:r w:rsidR="00307E23" w:rsidRPr="008E0A77">
              <w:rPr>
                <w:rStyle w:val="Hyperlink"/>
                <w:noProof/>
              </w:rPr>
              <w:t>2.7.2 Sistemas Web-Based para Controlo e Automação</w:t>
            </w:r>
            <w:r w:rsidR="00307E23">
              <w:rPr>
                <w:noProof/>
                <w:webHidden/>
              </w:rPr>
              <w:tab/>
            </w:r>
            <w:r w:rsidR="00307E23">
              <w:rPr>
                <w:noProof/>
                <w:webHidden/>
              </w:rPr>
              <w:fldChar w:fldCharType="begin"/>
            </w:r>
            <w:r w:rsidR="00307E23">
              <w:rPr>
                <w:noProof/>
                <w:webHidden/>
              </w:rPr>
              <w:instrText xml:space="preserve"> PAGEREF _Toc484442683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62305042" w14:textId="7A9D3323" w:rsidR="00307E23" w:rsidRDefault="001F59BA">
          <w:pPr>
            <w:pStyle w:val="TOC2"/>
            <w:tabs>
              <w:tab w:val="right" w:leader="dot" w:pos="8656"/>
            </w:tabs>
            <w:rPr>
              <w:rFonts w:eastAsiaTheme="minorEastAsia" w:cstheme="minorBidi"/>
              <w:noProof/>
              <w:sz w:val="22"/>
              <w:szCs w:val="22"/>
              <w:lang w:eastAsia="pt-PT"/>
            </w:rPr>
          </w:pPr>
          <w:hyperlink w:anchor="_Toc484442684" w:history="1">
            <w:r w:rsidR="00307E23" w:rsidRPr="008E0A77">
              <w:rPr>
                <w:rStyle w:val="Hyperlink"/>
                <w:noProof/>
              </w:rPr>
              <w:t>2.7.3 Realidade Aumentada na Indústria</w:t>
            </w:r>
            <w:r w:rsidR="00307E23">
              <w:rPr>
                <w:noProof/>
                <w:webHidden/>
              </w:rPr>
              <w:tab/>
            </w:r>
            <w:r w:rsidR="00307E23">
              <w:rPr>
                <w:noProof/>
                <w:webHidden/>
              </w:rPr>
              <w:fldChar w:fldCharType="begin"/>
            </w:r>
            <w:r w:rsidR="00307E23">
              <w:rPr>
                <w:noProof/>
                <w:webHidden/>
              </w:rPr>
              <w:instrText xml:space="preserve"> PAGEREF _Toc484442684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283D0A9" w14:textId="69248391" w:rsidR="00307E23" w:rsidRDefault="001F59BA">
          <w:pPr>
            <w:pStyle w:val="TOC1"/>
            <w:tabs>
              <w:tab w:val="right" w:leader="dot" w:pos="8656"/>
            </w:tabs>
            <w:rPr>
              <w:rFonts w:eastAsiaTheme="minorEastAsia" w:cstheme="minorBidi"/>
              <w:noProof/>
              <w:sz w:val="22"/>
              <w:szCs w:val="22"/>
              <w:lang w:eastAsia="pt-PT"/>
            </w:rPr>
          </w:pPr>
          <w:hyperlink w:anchor="_Toc484442685" w:history="1">
            <w:r w:rsidR="00307E23" w:rsidRPr="008E0A77">
              <w:rPr>
                <w:rStyle w:val="Hyperlink"/>
                <w:noProof/>
              </w:rPr>
              <w:t>3. Análise do Problema</w:t>
            </w:r>
            <w:r w:rsidR="00307E23">
              <w:rPr>
                <w:noProof/>
                <w:webHidden/>
              </w:rPr>
              <w:tab/>
            </w:r>
            <w:r w:rsidR="00307E23">
              <w:rPr>
                <w:noProof/>
                <w:webHidden/>
              </w:rPr>
              <w:fldChar w:fldCharType="begin"/>
            </w:r>
            <w:r w:rsidR="00307E23">
              <w:rPr>
                <w:noProof/>
                <w:webHidden/>
              </w:rPr>
              <w:instrText xml:space="preserve"> PAGEREF _Toc484442685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45E8D7AF" w14:textId="5F0D94BA" w:rsidR="00307E23" w:rsidRDefault="001F59BA">
          <w:pPr>
            <w:pStyle w:val="TOC1"/>
            <w:tabs>
              <w:tab w:val="right" w:leader="dot" w:pos="8656"/>
            </w:tabs>
            <w:rPr>
              <w:rFonts w:eastAsiaTheme="minorEastAsia" w:cstheme="minorBidi"/>
              <w:noProof/>
              <w:sz w:val="22"/>
              <w:szCs w:val="22"/>
              <w:lang w:eastAsia="pt-PT"/>
            </w:rPr>
          </w:pPr>
          <w:hyperlink w:anchor="_Toc484442686" w:history="1">
            <w:r w:rsidR="00307E23" w:rsidRPr="008E0A77">
              <w:rPr>
                <w:rStyle w:val="Hyperlink"/>
                <w:noProof/>
              </w:rPr>
              <w:t>4. Desenvolvimento do Projeto</w:t>
            </w:r>
            <w:r w:rsidR="00307E23">
              <w:rPr>
                <w:noProof/>
                <w:webHidden/>
              </w:rPr>
              <w:tab/>
            </w:r>
            <w:r w:rsidR="00307E23">
              <w:rPr>
                <w:noProof/>
                <w:webHidden/>
              </w:rPr>
              <w:fldChar w:fldCharType="begin"/>
            </w:r>
            <w:r w:rsidR="00307E23">
              <w:rPr>
                <w:noProof/>
                <w:webHidden/>
              </w:rPr>
              <w:instrText xml:space="preserve"> PAGEREF _Toc484442686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10A72AD2" w14:textId="1904B815" w:rsidR="00307E23" w:rsidRDefault="001F59BA">
          <w:pPr>
            <w:pStyle w:val="TOC1"/>
            <w:tabs>
              <w:tab w:val="right" w:leader="dot" w:pos="8656"/>
            </w:tabs>
            <w:rPr>
              <w:rFonts w:eastAsiaTheme="minorEastAsia" w:cstheme="minorBidi"/>
              <w:noProof/>
              <w:sz w:val="22"/>
              <w:szCs w:val="22"/>
              <w:lang w:eastAsia="pt-PT"/>
            </w:rPr>
          </w:pPr>
          <w:hyperlink w:anchor="_Toc484442687" w:history="1">
            <w:r w:rsidR="00307E23" w:rsidRPr="008E0A77">
              <w:rPr>
                <w:rStyle w:val="Hyperlink"/>
                <w:noProof/>
              </w:rPr>
              <w:t>5. Conclusões</w:t>
            </w:r>
            <w:r w:rsidR="00307E23">
              <w:rPr>
                <w:noProof/>
                <w:webHidden/>
              </w:rPr>
              <w:tab/>
            </w:r>
            <w:r w:rsidR="00307E23">
              <w:rPr>
                <w:noProof/>
                <w:webHidden/>
              </w:rPr>
              <w:fldChar w:fldCharType="begin"/>
            </w:r>
            <w:r w:rsidR="00307E23">
              <w:rPr>
                <w:noProof/>
                <w:webHidden/>
              </w:rPr>
              <w:instrText xml:space="preserve"> PAGEREF _Toc484442687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8227062" w14:textId="629BBB80" w:rsidR="00307E23" w:rsidRDefault="001F59BA">
          <w:pPr>
            <w:pStyle w:val="TOC1"/>
            <w:tabs>
              <w:tab w:val="right" w:leader="dot" w:pos="8656"/>
            </w:tabs>
            <w:rPr>
              <w:rFonts w:eastAsiaTheme="minorEastAsia" w:cstheme="minorBidi"/>
              <w:noProof/>
              <w:sz w:val="22"/>
              <w:szCs w:val="22"/>
              <w:lang w:eastAsia="pt-PT"/>
            </w:rPr>
          </w:pPr>
          <w:hyperlink w:anchor="_Toc484442688" w:history="1">
            <w:r w:rsidR="00307E23" w:rsidRPr="008E0A77">
              <w:rPr>
                <w:rStyle w:val="Hyperlink"/>
                <w:noProof/>
              </w:rPr>
              <w:t>6. Referências</w:t>
            </w:r>
            <w:r w:rsidR="00307E23">
              <w:rPr>
                <w:noProof/>
                <w:webHidden/>
              </w:rPr>
              <w:tab/>
            </w:r>
            <w:r w:rsidR="00307E23">
              <w:rPr>
                <w:noProof/>
                <w:webHidden/>
              </w:rPr>
              <w:fldChar w:fldCharType="begin"/>
            </w:r>
            <w:r w:rsidR="00307E23">
              <w:rPr>
                <w:noProof/>
                <w:webHidden/>
              </w:rPr>
              <w:instrText xml:space="preserve"> PAGEREF _Toc484442688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C3E6559" w14:textId="42AA26C7" w:rsidR="00307E23" w:rsidRDefault="001F59BA">
          <w:pPr>
            <w:pStyle w:val="TOC1"/>
            <w:tabs>
              <w:tab w:val="right" w:leader="dot" w:pos="8656"/>
            </w:tabs>
            <w:rPr>
              <w:rFonts w:eastAsiaTheme="minorEastAsia" w:cstheme="minorBidi"/>
              <w:noProof/>
              <w:sz w:val="22"/>
              <w:szCs w:val="22"/>
              <w:lang w:eastAsia="pt-PT"/>
            </w:rPr>
          </w:pPr>
          <w:hyperlink w:anchor="_Toc484442689" w:history="1">
            <w:r w:rsidR="00307E23" w:rsidRPr="008E0A77">
              <w:rPr>
                <w:rStyle w:val="Hyperlink"/>
                <w:noProof/>
              </w:rPr>
              <w:t>7. Anexos</w:t>
            </w:r>
            <w:r w:rsidR="00307E23">
              <w:rPr>
                <w:noProof/>
                <w:webHidden/>
              </w:rPr>
              <w:tab/>
            </w:r>
            <w:r w:rsidR="00307E23">
              <w:rPr>
                <w:noProof/>
                <w:webHidden/>
              </w:rPr>
              <w:fldChar w:fldCharType="begin"/>
            </w:r>
            <w:r w:rsidR="00307E23">
              <w:rPr>
                <w:noProof/>
                <w:webHidden/>
              </w:rPr>
              <w:instrText xml:space="preserve"> PAGEREF _Toc484442689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35447D4" w14:textId="746B29AB"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TOCHeading"/>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yperlink"/>
          <w:noProof/>
          <w:color w:val="auto"/>
          <w:u w:val="none"/>
        </w:rPr>
      </w:pPr>
    </w:p>
    <w:p w14:paraId="0905A163" w14:textId="77777777" w:rsidR="001F1E4D" w:rsidRPr="00BA26C3" w:rsidRDefault="004C30F9" w:rsidP="00AA60D4">
      <w:pPr>
        <w:rPr>
          <w:rStyle w:val="Hyperlink"/>
          <w:noProof/>
          <w:color w:val="auto"/>
          <w:u w:val="none"/>
        </w:rPr>
      </w:pPr>
      <w:r w:rsidRPr="002A4B1A">
        <w:rPr>
          <w:rStyle w:val="Hyperlink"/>
          <w:caps/>
          <w:noProof/>
          <w:color w:val="auto"/>
          <w:u w:val="none"/>
        </w:rPr>
        <w:fldChar w:fldCharType="begin"/>
      </w:r>
      <w:r w:rsidR="00726B64" w:rsidRPr="00BA26C3">
        <w:rPr>
          <w:rStyle w:val="Hyperlink"/>
          <w:caps/>
          <w:noProof/>
          <w:color w:val="auto"/>
          <w:u w:val="none"/>
        </w:rPr>
        <w:instrText xml:space="preserve"> TOC \c "Fig. 2 – Camadas do Cloud computing (ada" </w:instrText>
      </w:r>
      <w:r w:rsidRPr="002A4B1A">
        <w:rPr>
          <w:rStyle w:val="Hyperlink"/>
          <w:caps/>
          <w:noProof/>
          <w:color w:val="auto"/>
          <w:u w:val="none"/>
        </w:rPr>
        <w:fldChar w:fldCharType="separate"/>
      </w:r>
      <w:r w:rsidR="00F13DAB" w:rsidRPr="00BA26C3">
        <w:rPr>
          <w:rStyle w:val="Hyperlink"/>
          <w:b/>
          <w:bCs/>
          <w:caps/>
          <w:noProof/>
          <w:color w:val="auto"/>
          <w:u w:val="none"/>
        </w:rPr>
        <w:t>No table of figures entries found.</w:t>
      </w:r>
      <w:r w:rsidRPr="002A4B1A">
        <w:rPr>
          <w:rStyle w:val="Hyperlink"/>
          <w:noProof/>
          <w:color w:val="auto"/>
          <w:u w:val="none"/>
        </w:rPr>
        <w:fldChar w:fldCharType="end"/>
      </w:r>
    </w:p>
    <w:p w14:paraId="0905A164" w14:textId="77777777" w:rsidR="001F1E4D" w:rsidRPr="00BA26C3" w:rsidRDefault="001F1E4D" w:rsidP="00AA60D4">
      <w:pPr>
        <w:rPr>
          <w:rStyle w:val="Hyperlink"/>
          <w:noProof/>
          <w:color w:val="auto"/>
          <w:u w:val="none"/>
        </w:rPr>
      </w:pPr>
    </w:p>
    <w:p w14:paraId="0905A165" w14:textId="77777777" w:rsidR="004A6464" w:rsidRPr="00BA26C3" w:rsidRDefault="004A6464" w:rsidP="00AA60D4">
      <w:pPr>
        <w:rPr>
          <w:rStyle w:val="Hyperlink"/>
          <w:noProof/>
          <w:color w:val="auto"/>
          <w:u w:val="none"/>
        </w:rPr>
      </w:pPr>
      <w:r w:rsidRPr="00BA26C3">
        <w:rPr>
          <w:rStyle w:val="Hyperlink"/>
          <w:noProof/>
          <w:color w:val="auto"/>
          <w:u w:val="none"/>
        </w:rPr>
        <w:br w:type="page"/>
      </w:r>
    </w:p>
    <w:p w14:paraId="0905A166" w14:textId="77777777" w:rsidR="00AA60D4" w:rsidRPr="002A4B1A" w:rsidRDefault="00AA60D4" w:rsidP="00AA60D4">
      <w:pPr>
        <w:pStyle w:val="TOCHeading"/>
      </w:pPr>
      <w:r w:rsidRPr="002A4B1A">
        <w:lastRenderedPageBreak/>
        <w:t>Índice de Tabelas</w:t>
      </w:r>
    </w:p>
    <w:p w14:paraId="0905A167" w14:textId="77777777" w:rsidR="00AA60D4" w:rsidRPr="002A4B1A" w:rsidRDefault="00AA60D4" w:rsidP="00AA60D4">
      <w:pPr>
        <w:rPr>
          <w:rStyle w:val="Hyperlink"/>
          <w:noProof/>
          <w:color w:val="auto"/>
          <w:u w:val="none"/>
        </w:rPr>
      </w:pPr>
    </w:p>
    <w:p w14:paraId="0905A16B" w14:textId="307CB3AA" w:rsidR="004A6464" w:rsidRPr="00A3138C" w:rsidRDefault="004C30F9" w:rsidP="0070556F">
      <w:pPr>
        <w:rPr>
          <w:rStyle w:val="Hyperlink"/>
          <w:noProof/>
          <w:color w:val="auto"/>
          <w:u w:val="none"/>
          <w:lang w:val="en-US"/>
        </w:rPr>
      </w:pPr>
      <w:r w:rsidRPr="002A4B1A">
        <w:rPr>
          <w:rStyle w:val="Hyperlink"/>
          <w:caps/>
          <w:noProof/>
          <w:color w:val="auto"/>
          <w:u w:val="none"/>
        </w:rPr>
        <w:fldChar w:fldCharType="begin"/>
      </w:r>
      <w:r w:rsidR="00AA60D4" w:rsidRPr="0095446C">
        <w:rPr>
          <w:rStyle w:val="Hyperlink"/>
          <w:caps/>
          <w:noProof/>
          <w:color w:val="auto"/>
          <w:u w:val="none"/>
          <w:lang w:val="en-US"/>
        </w:rPr>
        <w:instrText xml:space="preserve"> TOC \c "Fig. 2 – Camadas do Cloud computing (ada" </w:instrText>
      </w:r>
      <w:r w:rsidRPr="002A4B1A">
        <w:rPr>
          <w:rStyle w:val="Hyperlink"/>
          <w:caps/>
          <w:noProof/>
          <w:color w:val="auto"/>
          <w:u w:val="none"/>
        </w:rPr>
        <w:fldChar w:fldCharType="separate"/>
      </w:r>
      <w:r w:rsidR="00AA60D4" w:rsidRPr="00BA26C3">
        <w:rPr>
          <w:rStyle w:val="Hyperlink"/>
          <w:b/>
          <w:bCs/>
          <w:caps/>
          <w:noProof/>
          <w:color w:val="auto"/>
          <w:u w:val="none"/>
          <w:lang w:val="en-US"/>
        </w:rPr>
        <w:t>No table of figures entries found.</w:t>
      </w:r>
      <w:r w:rsidRPr="002A4B1A">
        <w:rPr>
          <w:rStyle w:val="Hyperlink"/>
          <w:noProof/>
          <w:color w:val="auto"/>
          <w:u w:val="none"/>
        </w:rPr>
        <w:fldChar w:fldCharType="end"/>
      </w:r>
    </w:p>
    <w:p w14:paraId="3B055D25" w14:textId="037710B5" w:rsidR="00A03DDF" w:rsidRPr="00A3138C" w:rsidRDefault="00A03DDF">
      <w:pPr>
        <w:spacing w:after="200"/>
        <w:jc w:val="left"/>
        <w:rPr>
          <w:rStyle w:val="Hyperlink"/>
          <w:noProof/>
          <w:color w:val="auto"/>
          <w:u w:val="none"/>
          <w:lang w:val="en-US"/>
        </w:rPr>
      </w:pPr>
      <w:r w:rsidRPr="00A3138C">
        <w:rPr>
          <w:rStyle w:val="Hyperlink"/>
          <w:noProof/>
          <w:color w:val="auto"/>
          <w:u w:val="none"/>
          <w:lang w:val="en-US"/>
        </w:rPr>
        <w:br w:type="page"/>
      </w:r>
    </w:p>
    <w:p w14:paraId="09C89D3D" w14:textId="77777777" w:rsidR="0070556F" w:rsidRPr="00A3138C" w:rsidRDefault="0070556F" w:rsidP="0070556F">
      <w:pPr>
        <w:rPr>
          <w:rStyle w:val="Hyperlink"/>
          <w:noProof/>
          <w:color w:val="auto"/>
          <w:u w:val="none"/>
          <w:lang w:val="en-US"/>
        </w:rPr>
      </w:pPr>
    </w:p>
    <w:p w14:paraId="30B0CE78" w14:textId="5D3129FA" w:rsidR="0070556F" w:rsidRPr="00A3138C" w:rsidRDefault="0070556F" w:rsidP="0070556F">
      <w:pPr>
        <w:rPr>
          <w:rStyle w:val="Hyperlink"/>
          <w:noProof/>
          <w:color w:val="auto"/>
          <w:u w:val="none"/>
          <w:lang w:val="en-US"/>
        </w:rPr>
      </w:pPr>
    </w:p>
    <w:p w14:paraId="42244791" w14:textId="6C9A2BE3" w:rsidR="0070556F" w:rsidRPr="00A3138C" w:rsidRDefault="0070556F" w:rsidP="0070556F">
      <w:pPr>
        <w:rPr>
          <w:rStyle w:val="Hyperlink"/>
          <w:noProof/>
          <w:color w:val="auto"/>
          <w:u w:val="none"/>
          <w:lang w:val="en-US"/>
        </w:rPr>
      </w:pPr>
    </w:p>
    <w:p w14:paraId="7192A564" w14:textId="41789754" w:rsidR="0070556F" w:rsidRPr="00A3138C" w:rsidRDefault="0070556F" w:rsidP="0070556F">
      <w:pPr>
        <w:rPr>
          <w:rStyle w:val="Hyperlink"/>
          <w:noProof/>
          <w:color w:val="auto"/>
          <w:u w:val="none"/>
          <w:lang w:val="en-US"/>
        </w:rPr>
      </w:pPr>
    </w:p>
    <w:p w14:paraId="4A525AF0" w14:textId="77777777" w:rsidR="0070556F" w:rsidRPr="00A3138C" w:rsidRDefault="0070556F" w:rsidP="0070556F">
      <w:pPr>
        <w:rPr>
          <w:rStyle w:val="Hyperlink"/>
          <w:noProof/>
          <w:color w:val="auto"/>
          <w:u w:val="none"/>
          <w:lang w:val="en-US"/>
        </w:rPr>
        <w:sectPr w:rsidR="0070556F" w:rsidRPr="00A3138C"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TOCHeading"/>
      </w:pPr>
      <w:r>
        <w:lastRenderedPageBreak/>
        <w:t>Lista de Abreviaturas</w:t>
      </w:r>
    </w:p>
    <w:p w14:paraId="57CC35E5" w14:textId="77777777" w:rsidR="00A03DDF" w:rsidRPr="002A4B1A" w:rsidRDefault="00A03DDF" w:rsidP="00A03DDF">
      <w:pPr>
        <w:rPr>
          <w:rStyle w:val="Hyperlink"/>
          <w:noProof/>
          <w:color w:val="auto"/>
          <w:u w:val="none"/>
        </w:rPr>
      </w:pPr>
    </w:p>
    <w:tbl>
      <w:tblPr>
        <w:tblStyle w:val="TableGrid"/>
        <w:tblW w:w="0" w:type="auto"/>
        <w:tblLook w:val="04A0" w:firstRow="1" w:lastRow="0" w:firstColumn="1" w:lastColumn="0" w:noHBand="0" w:noVBand="1"/>
      </w:tblPr>
      <w:tblGrid>
        <w:gridCol w:w="1242"/>
        <w:gridCol w:w="7564"/>
      </w:tblGrid>
      <w:tr w:rsidR="00A03DDF" w14:paraId="1F1F2C62" w14:textId="77777777" w:rsidTr="00A03DDF">
        <w:tc>
          <w:tcPr>
            <w:tcW w:w="1242" w:type="dxa"/>
          </w:tcPr>
          <w:p w14:paraId="7BAFA353" w14:textId="60CC2C48" w:rsidR="00A03DDF" w:rsidRDefault="00A03DDF" w:rsidP="00AA60D4">
            <w:pPr>
              <w:rPr>
                <w:rStyle w:val="Hyperlink"/>
                <w:noProof/>
                <w:color w:val="auto"/>
                <w:u w:val="none"/>
                <w:lang w:val="en-US"/>
              </w:rPr>
            </w:pPr>
            <w:r>
              <w:rPr>
                <w:rStyle w:val="Hyperlink"/>
                <w:noProof/>
                <w:color w:val="auto"/>
                <w:u w:val="none"/>
                <w:lang w:val="en-US"/>
              </w:rPr>
              <w:t>HMI</w:t>
            </w:r>
          </w:p>
        </w:tc>
        <w:tc>
          <w:tcPr>
            <w:tcW w:w="7564" w:type="dxa"/>
          </w:tcPr>
          <w:p w14:paraId="1C19A6C2" w14:textId="1EBE2CD6" w:rsidR="00A03DDF" w:rsidRDefault="00A03DDF" w:rsidP="00AA60D4">
            <w:pPr>
              <w:rPr>
                <w:rStyle w:val="Hyperlink"/>
                <w:noProof/>
                <w:color w:val="auto"/>
                <w:u w:val="none"/>
                <w:lang w:val="en-US"/>
              </w:rPr>
            </w:pPr>
            <w:r>
              <w:rPr>
                <w:rStyle w:val="Hyperlink"/>
                <w:noProof/>
                <w:color w:val="auto"/>
                <w:u w:val="none"/>
                <w:lang w:val="en-US"/>
              </w:rPr>
              <w:t>Human-machine interface (interface homem-máquina)</w:t>
            </w:r>
          </w:p>
        </w:tc>
      </w:tr>
      <w:tr w:rsidR="00A03DDF" w14:paraId="4EA96178" w14:textId="77777777" w:rsidTr="00A03DDF">
        <w:tc>
          <w:tcPr>
            <w:tcW w:w="1242" w:type="dxa"/>
          </w:tcPr>
          <w:p w14:paraId="09F65F28" w14:textId="6311492F" w:rsidR="00A03DDF" w:rsidRDefault="00A03DDF" w:rsidP="00AA60D4">
            <w:pPr>
              <w:rPr>
                <w:rStyle w:val="Hyperlink"/>
                <w:noProof/>
                <w:color w:val="auto"/>
                <w:u w:val="none"/>
                <w:lang w:val="en-US"/>
              </w:rPr>
            </w:pPr>
            <w:r>
              <w:rPr>
                <w:rStyle w:val="Hyperlink"/>
                <w:noProof/>
                <w:color w:val="auto"/>
                <w:u w:val="none"/>
                <w:lang w:val="en-US"/>
              </w:rPr>
              <w:t>PAC</w:t>
            </w:r>
          </w:p>
        </w:tc>
        <w:tc>
          <w:tcPr>
            <w:tcW w:w="7564" w:type="dxa"/>
          </w:tcPr>
          <w:p w14:paraId="4BAD33CF" w14:textId="1701DE30" w:rsidR="00A03DDF" w:rsidRDefault="00A03DDF" w:rsidP="00AA60D4">
            <w:pPr>
              <w:rPr>
                <w:rStyle w:val="Hyperlink"/>
                <w:noProof/>
                <w:color w:val="auto"/>
                <w:u w:val="none"/>
                <w:lang w:val="en-US"/>
              </w:rPr>
            </w:pPr>
            <w:r>
              <w:rPr>
                <w:rStyle w:val="Hyperlink"/>
                <w:noProof/>
                <w:color w:val="auto"/>
                <w:u w:val="none"/>
                <w:lang w:val="en-US"/>
              </w:rPr>
              <w:t>Programmable Automation Controllers</w:t>
            </w:r>
          </w:p>
        </w:tc>
      </w:tr>
      <w:tr w:rsidR="00A03DDF" w14:paraId="0042ED6E" w14:textId="77777777" w:rsidTr="00A03DDF">
        <w:tc>
          <w:tcPr>
            <w:tcW w:w="1242" w:type="dxa"/>
          </w:tcPr>
          <w:p w14:paraId="530D0731" w14:textId="0E55F216" w:rsidR="00A03DDF" w:rsidRDefault="00A03DDF" w:rsidP="00AA60D4">
            <w:pPr>
              <w:rPr>
                <w:rStyle w:val="Hyperlink"/>
                <w:noProof/>
                <w:color w:val="auto"/>
                <w:u w:val="none"/>
                <w:lang w:val="en-US"/>
              </w:rPr>
            </w:pPr>
            <w:r>
              <w:rPr>
                <w:rStyle w:val="Hyperlink"/>
                <w:noProof/>
                <w:color w:val="auto"/>
                <w:u w:val="none"/>
                <w:lang w:val="en-US"/>
              </w:rPr>
              <w:t>PLC</w:t>
            </w:r>
          </w:p>
        </w:tc>
        <w:tc>
          <w:tcPr>
            <w:tcW w:w="7564" w:type="dxa"/>
          </w:tcPr>
          <w:p w14:paraId="35D9D165" w14:textId="2EF01142" w:rsidR="00A03DDF" w:rsidRPr="00A3138C" w:rsidRDefault="00A03DDF" w:rsidP="00AA60D4">
            <w:pPr>
              <w:rPr>
                <w:rStyle w:val="Hyperlink"/>
                <w:noProof/>
                <w:color w:val="auto"/>
                <w:u w:val="none"/>
              </w:rPr>
            </w:pPr>
            <w:r w:rsidRPr="00A3138C">
              <w:rPr>
                <w:rStyle w:val="Hyperlink"/>
                <w:noProof/>
                <w:color w:val="auto"/>
                <w:u w:val="none"/>
              </w:rPr>
              <w:t>Programmable Logical Controllers (controlador lógico programável)</w:t>
            </w:r>
          </w:p>
        </w:tc>
      </w:tr>
      <w:tr w:rsidR="00A03DDF" w:rsidRPr="001F59BA" w14:paraId="24866430" w14:textId="77777777" w:rsidTr="00A03DDF">
        <w:tc>
          <w:tcPr>
            <w:tcW w:w="1242" w:type="dxa"/>
          </w:tcPr>
          <w:p w14:paraId="229B515B" w14:textId="3F561BC0" w:rsidR="00A03DDF" w:rsidRDefault="00A03DDF" w:rsidP="00AA60D4">
            <w:pPr>
              <w:rPr>
                <w:rStyle w:val="Hyperlink"/>
                <w:noProof/>
                <w:color w:val="auto"/>
                <w:u w:val="none"/>
                <w:lang w:val="en-US"/>
              </w:rPr>
            </w:pPr>
            <w:r>
              <w:rPr>
                <w:rStyle w:val="Hyperlink"/>
                <w:noProof/>
                <w:color w:val="auto"/>
                <w:u w:val="none"/>
                <w:lang w:val="en-US"/>
              </w:rPr>
              <w:t>SCADA</w:t>
            </w:r>
          </w:p>
        </w:tc>
        <w:tc>
          <w:tcPr>
            <w:tcW w:w="7564" w:type="dxa"/>
          </w:tcPr>
          <w:p w14:paraId="3B8CD2F9" w14:textId="64EC8D29" w:rsidR="00A03DDF" w:rsidRDefault="00A03DDF" w:rsidP="00AA60D4">
            <w:pPr>
              <w:rPr>
                <w:rStyle w:val="Hyperlink"/>
                <w:noProof/>
                <w:color w:val="auto"/>
                <w:u w:val="none"/>
                <w:lang w:val="en-US"/>
              </w:rPr>
            </w:pPr>
            <w:r>
              <w:rPr>
                <w:rStyle w:val="Hyperlink"/>
                <w:noProof/>
                <w:color w:val="auto"/>
                <w:u w:val="none"/>
                <w:lang w:val="en-US"/>
              </w:rPr>
              <w:t>Supervisory Control and Data Acquisition</w:t>
            </w:r>
          </w:p>
        </w:tc>
      </w:tr>
      <w:tr w:rsidR="00A03DDF" w:rsidRPr="001F59BA" w14:paraId="3D35857E" w14:textId="77777777" w:rsidTr="00A03DDF">
        <w:tc>
          <w:tcPr>
            <w:tcW w:w="1242" w:type="dxa"/>
          </w:tcPr>
          <w:p w14:paraId="52BE5516" w14:textId="71AC3D6C" w:rsidR="00A03DDF" w:rsidRDefault="008C65EE" w:rsidP="00AA60D4">
            <w:pPr>
              <w:rPr>
                <w:rStyle w:val="Hyperlink"/>
                <w:noProof/>
                <w:color w:val="auto"/>
                <w:u w:val="none"/>
                <w:lang w:val="en-US"/>
              </w:rPr>
            </w:pPr>
            <w:r>
              <w:rPr>
                <w:rStyle w:val="Hyperlink"/>
                <w:noProof/>
                <w:color w:val="auto"/>
                <w:u w:val="none"/>
                <w:lang w:val="en-US"/>
              </w:rPr>
              <w:t>OPC</w:t>
            </w:r>
          </w:p>
        </w:tc>
        <w:tc>
          <w:tcPr>
            <w:tcW w:w="7564" w:type="dxa"/>
          </w:tcPr>
          <w:p w14:paraId="6AD30A0D" w14:textId="17193E7D" w:rsidR="00A03DDF" w:rsidRDefault="008C65EE" w:rsidP="00AA60D4">
            <w:pPr>
              <w:rPr>
                <w:rStyle w:val="Hyperlink"/>
                <w:noProof/>
                <w:color w:val="auto"/>
                <w:u w:val="none"/>
                <w:lang w:val="en-US"/>
              </w:rPr>
            </w:pPr>
            <w:r>
              <w:rPr>
                <w:rStyle w:val="Hyperlink"/>
                <w:noProof/>
                <w:color w:val="auto"/>
                <w:u w:val="none"/>
                <w:lang w:val="en-US"/>
              </w:rPr>
              <w:t>OLE (Object Linking and Embedding) for Process Control</w:t>
            </w:r>
          </w:p>
        </w:tc>
      </w:tr>
      <w:tr w:rsidR="00A03DDF" w:rsidRPr="00307603" w14:paraId="06C72C5B" w14:textId="77777777" w:rsidTr="00A03DDF">
        <w:tc>
          <w:tcPr>
            <w:tcW w:w="1242" w:type="dxa"/>
          </w:tcPr>
          <w:p w14:paraId="494EF47C" w14:textId="4022EEB4" w:rsidR="00A03DDF" w:rsidRDefault="00D848C2" w:rsidP="00AA60D4">
            <w:pPr>
              <w:rPr>
                <w:rStyle w:val="Hyperlink"/>
                <w:noProof/>
                <w:color w:val="auto"/>
                <w:u w:val="none"/>
                <w:lang w:val="en-US"/>
              </w:rPr>
            </w:pPr>
            <w:r>
              <w:rPr>
                <w:rStyle w:val="Hyperlink"/>
                <w:noProof/>
                <w:color w:val="auto"/>
                <w:u w:val="none"/>
                <w:lang w:val="en-US"/>
              </w:rPr>
              <w:t>CSS</w:t>
            </w:r>
          </w:p>
        </w:tc>
        <w:tc>
          <w:tcPr>
            <w:tcW w:w="7564" w:type="dxa"/>
          </w:tcPr>
          <w:p w14:paraId="75061E59" w14:textId="6B9FAA5D" w:rsidR="00A03DDF" w:rsidRDefault="00D848C2" w:rsidP="00AA60D4">
            <w:pPr>
              <w:rPr>
                <w:rStyle w:val="Hyperlink"/>
                <w:noProof/>
                <w:color w:val="auto"/>
                <w:u w:val="none"/>
                <w:lang w:val="en-US"/>
              </w:rPr>
            </w:pPr>
            <w:r>
              <w:rPr>
                <w:rStyle w:val="Hyperlink"/>
                <w:noProof/>
                <w:color w:val="auto"/>
                <w:u w:val="none"/>
                <w:lang w:val="en-US"/>
              </w:rPr>
              <w:t>Cascade Stylesheet</w:t>
            </w:r>
          </w:p>
        </w:tc>
      </w:tr>
      <w:tr w:rsidR="00A03DDF" w:rsidRPr="00307603" w14:paraId="162A305F" w14:textId="77777777" w:rsidTr="00A03DDF">
        <w:tc>
          <w:tcPr>
            <w:tcW w:w="1242" w:type="dxa"/>
          </w:tcPr>
          <w:p w14:paraId="21FD4174" w14:textId="77777777" w:rsidR="00A03DDF" w:rsidRDefault="00A03DDF" w:rsidP="00AA60D4">
            <w:pPr>
              <w:rPr>
                <w:rStyle w:val="Hyperlink"/>
                <w:noProof/>
                <w:color w:val="auto"/>
                <w:u w:val="none"/>
                <w:lang w:val="en-US"/>
              </w:rPr>
            </w:pPr>
          </w:p>
        </w:tc>
        <w:tc>
          <w:tcPr>
            <w:tcW w:w="7564" w:type="dxa"/>
          </w:tcPr>
          <w:p w14:paraId="0BC4C0EE" w14:textId="77777777" w:rsidR="00A03DDF" w:rsidRDefault="00A03DDF" w:rsidP="00AA60D4">
            <w:pPr>
              <w:rPr>
                <w:rStyle w:val="Hyperlink"/>
                <w:noProof/>
                <w:color w:val="auto"/>
                <w:u w:val="none"/>
                <w:lang w:val="en-US"/>
              </w:rPr>
            </w:pPr>
          </w:p>
        </w:tc>
      </w:tr>
      <w:tr w:rsidR="00A03DDF" w:rsidRPr="00307603" w14:paraId="4488633E" w14:textId="77777777" w:rsidTr="00A03DDF">
        <w:tc>
          <w:tcPr>
            <w:tcW w:w="1242" w:type="dxa"/>
          </w:tcPr>
          <w:p w14:paraId="6B8E720B" w14:textId="77777777" w:rsidR="00A03DDF" w:rsidRDefault="00A03DDF" w:rsidP="00AA60D4">
            <w:pPr>
              <w:rPr>
                <w:rStyle w:val="Hyperlink"/>
                <w:noProof/>
                <w:color w:val="auto"/>
                <w:u w:val="none"/>
                <w:lang w:val="en-US"/>
              </w:rPr>
            </w:pPr>
          </w:p>
        </w:tc>
        <w:tc>
          <w:tcPr>
            <w:tcW w:w="7564" w:type="dxa"/>
          </w:tcPr>
          <w:p w14:paraId="52B9FF6A" w14:textId="77777777" w:rsidR="00A03DDF" w:rsidRDefault="00A03DDF" w:rsidP="00AA60D4">
            <w:pPr>
              <w:rPr>
                <w:rStyle w:val="Hyperlink"/>
                <w:noProof/>
                <w:color w:val="auto"/>
                <w:u w:val="none"/>
                <w:lang w:val="en-US"/>
              </w:rPr>
            </w:pPr>
          </w:p>
        </w:tc>
      </w:tr>
    </w:tbl>
    <w:p w14:paraId="0905A177" w14:textId="2114B8C4" w:rsidR="00A03DDF" w:rsidRDefault="00A03DDF" w:rsidP="00AA60D4">
      <w:pPr>
        <w:rPr>
          <w:rStyle w:val="Hyperlink"/>
          <w:noProof/>
          <w:color w:val="auto"/>
          <w:u w:val="none"/>
          <w:lang w:val="en-US"/>
        </w:rPr>
      </w:pPr>
    </w:p>
    <w:p w14:paraId="3300EC1B" w14:textId="77777777" w:rsidR="00A03DDF" w:rsidRDefault="00A03DDF">
      <w:pPr>
        <w:spacing w:after="200"/>
        <w:jc w:val="left"/>
        <w:rPr>
          <w:rStyle w:val="Hyperlink"/>
          <w:noProof/>
          <w:color w:val="auto"/>
          <w:u w:val="none"/>
          <w:lang w:val="en-US"/>
        </w:rPr>
      </w:pPr>
      <w:r>
        <w:rPr>
          <w:rStyle w:val="Hyperlink"/>
          <w:noProof/>
          <w:color w:val="auto"/>
          <w:u w:val="none"/>
          <w:lang w:val="en-US"/>
        </w:rPr>
        <w:br w:type="page"/>
      </w:r>
    </w:p>
    <w:p w14:paraId="175E8B5A" w14:textId="77777777" w:rsidR="002626CB" w:rsidRPr="0070556F" w:rsidRDefault="002626CB" w:rsidP="00AA60D4">
      <w:pPr>
        <w:rPr>
          <w:rStyle w:val="Hyperlink"/>
          <w:noProof/>
          <w:color w:val="auto"/>
          <w:u w:val="none"/>
          <w:lang w:val="en-US"/>
        </w:rPr>
        <w:sectPr w:rsidR="002626CB" w:rsidRPr="0070556F" w:rsidSect="00D739F9">
          <w:type w:val="oddPage"/>
          <w:pgSz w:w="11906" w:h="16838" w:code="9"/>
          <w:pgMar w:top="1440" w:right="1440" w:bottom="1440" w:left="1800" w:header="708" w:footer="708" w:gutter="0"/>
          <w:pgNumType w:fmt="lowerRoman"/>
          <w:cols w:space="708"/>
          <w:docGrid w:linePitch="360"/>
        </w:sectPr>
      </w:pPr>
    </w:p>
    <w:p w14:paraId="0905A178" w14:textId="345F0EFE" w:rsidR="00952285" w:rsidRDefault="00B0736C" w:rsidP="00AA60D4">
      <w:pPr>
        <w:pStyle w:val="Heading1"/>
      </w:pPr>
      <w:bookmarkStart w:id="0" w:name="_Toc484442665"/>
      <w:r w:rsidRPr="002A4B1A">
        <w:lastRenderedPageBreak/>
        <w:t xml:space="preserve">1. </w:t>
      </w:r>
      <w:r w:rsidR="00952285" w:rsidRPr="002A4B1A">
        <w:t>Introdução</w:t>
      </w:r>
      <w:bookmarkEnd w:id="0"/>
    </w:p>
    <w:p w14:paraId="763F8DD2" w14:textId="5D7EF28E" w:rsidR="003C014D" w:rsidRDefault="003C014D" w:rsidP="00C4798E">
      <w:pPr>
        <w:pStyle w:val="Heading2"/>
        <w:ind w:firstLine="708"/>
      </w:pPr>
      <w:bookmarkStart w:id="1" w:name="_Toc484442666"/>
      <w:r w:rsidRPr="00FC52FE">
        <w:t>1.1 Contexto e Motivação</w:t>
      </w:r>
      <w:bookmarkEnd w:id="1"/>
    </w:p>
    <w:p w14:paraId="40303A95" w14:textId="59B8A247" w:rsidR="007169AF" w:rsidRDefault="007169AF" w:rsidP="007169AF"/>
    <w:p w14:paraId="67A4DF63" w14:textId="77777777" w:rsidR="007169AF" w:rsidRDefault="007169AF" w:rsidP="007169AF">
      <w:r w:rsidRPr="003A51FA">
        <w:t xml:space="preserve">Com o rápido crescimento tecnológico ao longo dos últimos anos, 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Pr="00286C9F">
        <w:rPr>
          <w:i/>
        </w:rPr>
        <w:t>high-tech</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Pr="0018155B">
        <w:rPr>
          <w:i/>
        </w:rPr>
        <w:t>Human-Machine Interface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7169AF">
      <w:r>
        <w:t xml:space="preserve">Numa perspetiva histórica de evolução das HMIs, é importante referenciar que por volta de 1945 apareceu a primeira interface homem-computador que ficou conhecida como a era da </w:t>
      </w:r>
      <w:r w:rsidRPr="00187F4E">
        <w:rPr>
          <w:i/>
        </w:rPr>
        <w:t>Batch Interface</w:t>
      </w:r>
      <w:r>
        <w:t>,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77777777" w:rsidR="007169AF" w:rsidRDefault="007169AF" w:rsidP="007169AF">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762C991A" w14:textId="77777777" w:rsidR="007169AF" w:rsidRDefault="007169AF" w:rsidP="007169AF">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77777777" w:rsidR="007169AF" w:rsidRDefault="007169AF" w:rsidP="007169AF">
      <w:r>
        <w:t xml:space="preserve">O INEGI tem, nos últimos anos, </w:t>
      </w:r>
      <w:r w:rsidRPr="008D5FC3">
        <w:t xml:space="preserve">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cional e internacional em áreas relevantes para o presente </w:t>
      </w:r>
      <w:r w:rsidRPr="008D5FC3">
        <w:lastRenderedPageBreak/>
        <w:t xml:space="preserve">projeto como o desenvolvimento de produto, </w:t>
      </w:r>
      <w:r>
        <w:t>Fabrico Aditivo</w:t>
      </w:r>
      <w:r w:rsidRPr="008D5FC3">
        <w:t>, Indústria 4.0,  engenharia industrial e a gestão de projetos de I&amp;I.</w:t>
      </w:r>
    </w:p>
    <w:p w14:paraId="4E4BAF1E" w14:textId="7EB1A611" w:rsidR="007169AF" w:rsidRDefault="007169AF" w:rsidP="007169AF">
      <w:r>
        <w:t>Assim, este projeto de mestrado visa desenvolver uma interface homem-máquina (HMI)</w:t>
      </w:r>
      <w:r w:rsidRPr="00DC6DEE">
        <w:rPr>
          <w:i/>
        </w:rPr>
        <w:t xml:space="preserve"> web-based</w:t>
      </w:r>
      <w:r>
        <w:t xml:space="preserve"> para permitir fazer o controlo das funções básicas de um equipamento de fabrico aditivo, assim como monitorização e manipulação dos seus parâmetros, munindo o operador de uma ferramenta capaz de fornecer atempadamente toda a informação relativa ao processo de fabrico, assim como ao equipamento em si, e capaz d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4E66B926" w:rsidR="003C014D" w:rsidRDefault="003C014D" w:rsidP="00C4798E">
      <w:pPr>
        <w:pStyle w:val="Heading2"/>
        <w:ind w:firstLine="708"/>
      </w:pPr>
      <w:bookmarkStart w:id="2" w:name="_Toc484442667"/>
      <w:r w:rsidRPr="00FC52FE">
        <w:t>1.</w:t>
      </w:r>
      <w:r w:rsidR="00AA0F54">
        <w:t>2</w:t>
      </w:r>
      <w:r w:rsidRPr="00FC52FE">
        <w:t xml:space="preserve"> </w:t>
      </w:r>
      <w:bookmarkEnd w:id="2"/>
      <w:r w:rsidR="00352309">
        <w:t>Problema</w:t>
      </w:r>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7F528981" w:rsidR="00CD5DF0" w:rsidRDefault="00627ECD" w:rsidP="00CD5DF0">
      <w:r>
        <w:t>No contexto industrial já existem HMIs para controlo de equipamentos 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lastRenderedPageBreak/>
        <w:drawing>
          <wp:inline distT="0" distB="0" distL="0" distR="0" wp14:anchorId="5B7433F8" wp14:editId="01EE2711">
            <wp:extent cx="4801270" cy="4467849"/>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4801270" cy="4467849"/>
                    </a:xfrm>
                    <a:prstGeom prst="rect">
                      <a:avLst/>
                    </a:prstGeom>
                  </pic:spPr>
                </pic:pic>
              </a:graphicData>
            </a:graphic>
          </wp:inline>
        </w:drawing>
      </w:r>
    </w:p>
    <w:p w14:paraId="4C403BCD" w14:textId="2A44084E" w:rsidR="00D5750E" w:rsidRDefault="00D5750E" w:rsidP="00D5750E">
      <w:pPr>
        <w:pStyle w:val="Caption"/>
        <w:jc w:val="center"/>
      </w:pPr>
      <w:r>
        <w:t xml:space="preserve">Figura </w:t>
      </w:r>
      <w:fldSimple w:instr=" SEQ Figura \* ARABIC ">
        <w:r w:rsidR="00612EBD">
          <w:rPr>
            <w:noProof/>
          </w:rPr>
          <w:t>1</w:t>
        </w:r>
      </w:fldSimple>
      <w:r>
        <w:t xml:space="preserve"> - HMI para Fabrico Aditivo</w:t>
      </w:r>
    </w:p>
    <w:p w14:paraId="730EC8F1" w14:textId="79751BF6" w:rsidR="00D5750E" w:rsidRDefault="00D5750E" w:rsidP="00D5750E"/>
    <w:p w14:paraId="323D7EB2" w14:textId="77777777" w:rsidR="00AA0F54" w:rsidRPr="007169AF" w:rsidRDefault="00AA0F54" w:rsidP="00AA0F54"/>
    <w:p w14:paraId="7C324CF3" w14:textId="75D8EB08" w:rsidR="00AA0F54" w:rsidRDefault="00AA0F54" w:rsidP="00AA0F54">
      <w:pPr>
        <w:pStyle w:val="Heading2"/>
        <w:ind w:firstLine="708"/>
      </w:pPr>
      <w:r w:rsidRPr="00FC52FE">
        <w:t>1.</w:t>
      </w:r>
      <w:r>
        <w:t>3</w:t>
      </w:r>
      <w:r w:rsidRPr="00FC52FE">
        <w:t xml:space="preserve"> Objetivos</w:t>
      </w:r>
    </w:p>
    <w:p w14:paraId="30BF01C3" w14:textId="77777777" w:rsidR="00AA0F54" w:rsidRDefault="00AA0F54" w:rsidP="00AA0F54"/>
    <w:p w14:paraId="2AB35681" w14:textId="77777777" w:rsidR="00AA0F54" w:rsidRDefault="00AA0F54" w:rsidP="00AA0F54">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3D0A6356" w14:textId="77777777" w:rsidR="00AA0F54" w:rsidRDefault="00AA0F54" w:rsidP="00AA0F54">
      <w:r>
        <w:t>O objetivo macro para este projeto é desenvolver uma HMI orientada ao processo de fabrico aditivo, no entanto é importante listar sub-objetivos que no final irão compor o sistema como um todo:</w:t>
      </w:r>
    </w:p>
    <w:p w14:paraId="5291B73A" w14:textId="77777777" w:rsidR="00AA0F54" w:rsidRDefault="00AA0F54" w:rsidP="00AA0F54">
      <w:pPr>
        <w:pStyle w:val="ListParagraph"/>
        <w:numPr>
          <w:ilvl w:val="0"/>
          <w:numId w:val="44"/>
        </w:numPr>
      </w:pPr>
      <w:r>
        <w:t>Desenvolver HMI Web-based</w:t>
      </w:r>
    </w:p>
    <w:p w14:paraId="3B2F15DF" w14:textId="77777777" w:rsidR="00AA0F54" w:rsidRDefault="00AA0F54" w:rsidP="00AA0F54">
      <w:pPr>
        <w:pStyle w:val="ListParagraph"/>
        <w:numPr>
          <w:ilvl w:val="0"/>
          <w:numId w:val="44"/>
        </w:numPr>
      </w:pPr>
      <w:r>
        <w:t>Explorar tendências recentes do desenvolvimento web, de forma a garantir melhores capacidades e um bom desempenho da HMI</w:t>
      </w:r>
    </w:p>
    <w:p w14:paraId="1866D1C6" w14:textId="77777777" w:rsidR="00AA0F54" w:rsidRDefault="00AA0F54" w:rsidP="00AA0F54">
      <w:pPr>
        <w:pStyle w:val="ListParagraph"/>
        <w:numPr>
          <w:ilvl w:val="0"/>
          <w:numId w:val="44"/>
        </w:numPr>
      </w:pPr>
      <w:r>
        <w:t>Monitorizar parâmetros do equipamento e do processo em tempo real</w:t>
      </w:r>
    </w:p>
    <w:p w14:paraId="3B8A5087" w14:textId="77777777" w:rsidR="00AA0F54" w:rsidRDefault="00AA0F54" w:rsidP="00AA0F54">
      <w:pPr>
        <w:pStyle w:val="ListParagraph"/>
        <w:numPr>
          <w:ilvl w:val="0"/>
          <w:numId w:val="44"/>
        </w:numPr>
      </w:pPr>
      <w:r>
        <w:t>Controlar equipamento</w:t>
      </w:r>
    </w:p>
    <w:p w14:paraId="44401C57" w14:textId="77777777" w:rsidR="00AA0F54" w:rsidRDefault="00AA0F54" w:rsidP="00AA0F54">
      <w:pPr>
        <w:pStyle w:val="ListParagraph"/>
        <w:numPr>
          <w:ilvl w:val="0"/>
          <w:numId w:val="44"/>
        </w:numPr>
      </w:pPr>
      <w:r>
        <w:t>Fornecer vários modos de operação no equipamento</w:t>
      </w:r>
    </w:p>
    <w:p w14:paraId="6A8C1284" w14:textId="77777777" w:rsidR="00AA0F54" w:rsidRDefault="00AA0F54" w:rsidP="00AA0F54">
      <w:pPr>
        <w:pStyle w:val="ListParagraph"/>
        <w:numPr>
          <w:ilvl w:val="0"/>
          <w:numId w:val="44"/>
        </w:numPr>
      </w:pPr>
      <w:r>
        <w:t>Importar e interpretar GCODE</w:t>
      </w:r>
    </w:p>
    <w:p w14:paraId="1AAF34C9" w14:textId="77777777" w:rsidR="00AA0F54" w:rsidRDefault="00AA0F54" w:rsidP="00AA0F54">
      <w:pPr>
        <w:pStyle w:val="ListParagraph"/>
        <w:numPr>
          <w:ilvl w:val="0"/>
          <w:numId w:val="44"/>
        </w:numPr>
      </w:pPr>
      <w:r>
        <w:lastRenderedPageBreak/>
        <w:t>Garantir recolha e armazenamento de dados</w:t>
      </w:r>
    </w:p>
    <w:p w14:paraId="4E88CCE6" w14:textId="77777777" w:rsidR="00AA0F54" w:rsidRDefault="00AA0F54" w:rsidP="00AA0F54">
      <w:pPr>
        <w:pStyle w:val="ListParagraph"/>
        <w:numPr>
          <w:ilvl w:val="0"/>
          <w:numId w:val="44"/>
        </w:numPr>
      </w:pPr>
      <w:r>
        <w:t>Permitir visualização de histórico</w:t>
      </w:r>
    </w:p>
    <w:p w14:paraId="71297123" w14:textId="77777777" w:rsidR="00AA0F54" w:rsidRDefault="00AA0F54" w:rsidP="00AA0F54">
      <w:pPr>
        <w:pStyle w:val="ListParagraph"/>
        <w:numPr>
          <w:ilvl w:val="0"/>
          <w:numId w:val="44"/>
        </w:numPr>
      </w:pPr>
      <w:r>
        <w:t>Permitir visualização de imagem da câmara termográfica</w:t>
      </w:r>
    </w:p>
    <w:p w14:paraId="5DE646E5" w14:textId="77777777" w:rsidR="00AA0F54" w:rsidRDefault="00AA0F54" w:rsidP="00AA0F54">
      <w:pPr>
        <w:pStyle w:val="ListParagraph"/>
        <w:numPr>
          <w:ilvl w:val="0"/>
          <w:numId w:val="44"/>
        </w:numPr>
      </w:pPr>
      <w:r>
        <w:t>Explorar a integração de tecnologias de ponta como por exemplo Realidade Aumentada</w:t>
      </w:r>
    </w:p>
    <w:p w14:paraId="1CBEADB2" w14:textId="77777777" w:rsidR="00AA0F54" w:rsidRPr="00D5750E" w:rsidRDefault="00AA0F54" w:rsidP="00D5750E"/>
    <w:p w14:paraId="0905A184" w14:textId="313F0839" w:rsidR="00952285" w:rsidRDefault="003C014D" w:rsidP="00C4798E">
      <w:pPr>
        <w:pStyle w:val="Heading2"/>
        <w:ind w:firstLine="708"/>
      </w:pPr>
      <w:bookmarkStart w:id="3" w:name="_Toc484442668"/>
      <w:r w:rsidRPr="00FC52FE">
        <w:t>1.</w:t>
      </w:r>
      <w:r w:rsidR="00352309">
        <w:t>4</w:t>
      </w:r>
      <w:r w:rsidRPr="00FC52FE">
        <w:t xml:space="preserve"> Estrutura do Documento</w:t>
      </w:r>
      <w:bookmarkEnd w:id="3"/>
    </w:p>
    <w:p w14:paraId="5A2B2E46" w14:textId="32393E39" w:rsidR="0070761B" w:rsidRDefault="0070761B" w:rsidP="0070761B"/>
    <w:p w14:paraId="4E751C26" w14:textId="3D54312C" w:rsidR="0070761B" w:rsidRDefault="0070761B" w:rsidP="0070761B">
      <w:r>
        <w:t xml:space="preserve">O presente </w:t>
      </w:r>
      <w:r w:rsidR="00E45718">
        <w:t>documento</w:t>
      </w:r>
      <w:r>
        <w:t xml:space="preserve"> encontra-se dividido nos seguintes capítulos:</w:t>
      </w:r>
    </w:p>
    <w:p w14:paraId="7D8F9BFD" w14:textId="77777777" w:rsidR="0070761B" w:rsidRDefault="0070761B" w:rsidP="0070761B">
      <w:pPr>
        <w:autoSpaceDE w:val="0"/>
        <w:autoSpaceDN w:val="0"/>
        <w:adjustRightInd w:val="0"/>
      </w:pPr>
    </w:p>
    <w:p w14:paraId="5F9372C5" w14:textId="6C546ABC" w:rsidR="0070761B" w:rsidRPr="00E33818" w:rsidRDefault="0070761B" w:rsidP="0070761B">
      <w:pPr>
        <w:autoSpaceDE w:val="0"/>
        <w:autoSpaceDN w:val="0"/>
        <w:adjustRightInd w:val="0"/>
      </w:pPr>
      <w:r w:rsidRPr="00E33818">
        <w:t xml:space="preserve">Capítulo 1: Onde se realizará uma contextualização do </w:t>
      </w:r>
      <w:r>
        <w:t>projeto</w:t>
      </w:r>
      <w:r w:rsidRPr="00E33818">
        <w:t>, apresentando em</w:t>
      </w:r>
    </w:p>
    <w:p w14:paraId="36A6D40C" w14:textId="245B6EBC" w:rsidR="0070761B" w:rsidRPr="00E33818" w:rsidRDefault="0070761B" w:rsidP="0070761B">
      <w:pPr>
        <w:autoSpaceDE w:val="0"/>
        <w:autoSpaceDN w:val="0"/>
        <w:adjustRightInd w:val="0"/>
      </w:pPr>
      <w:r w:rsidRPr="00E33818">
        <w:t>linhas genéricas o</w:t>
      </w:r>
      <w:r>
        <w:t>s</w:t>
      </w:r>
      <w:r w:rsidRPr="00E33818">
        <w:t xml:space="preserve"> conceito</w:t>
      </w:r>
      <w:r>
        <w:t xml:space="preserve">s envolvidos, em que âmbito surge o projeto, quais os objetivos delineados para o mesmo, qual o planeamento do projeto </w:t>
      </w:r>
      <w:r w:rsidRPr="00E33818">
        <w:t>e é</w:t>
      </w:r>
      <w:r>
        <w:t xml:space="preserve"> também</w:t>
      </w:r>
      <w:r w:rsidRPr="00E33818">
        <w:t xml:space="preserve"> definida a estrutura do documento.</w:t>
      </w:r>
    </w:p>
    <w:p w14:paraId="59213401" w14:textId="6AF11F12" w:rsidR="0070761B" w:rsidRPr="00E33818" w:rsidRDefault="0070761B" w:rsidP="0070761B">
      <w:pPr>
        <w:autoSpaceDE w:val="0"/>
        <w:autoSpaceDN w:val="0"/>
        <w:adjustRightInd w:val="0"/>
      </w:pPr>
      <w:r w:rsidRPr="00E33818">
        <w:t xml:space="preserve">Capítulo </w:t>
      </w:r>
      <w:r w:rsidR="00650C66">
        <w:t>2</w:t>
      </w:r>
      <w:r w:rsidRPr="00E33818">
        <w:t>:</w:t>
      </w:r>
      <w:r w:rsidRPr="006F6E9F">
        <w:t xml:space="preserve"> </w:t>
      </w:r>
      <w:r w:rsidRPr="00E33818">
        <w:t xml:space="preserve">Consistirá na análise do estado da arte associado ao </w:t>
      </w:r>
      <w:r>
        <w:t>desenvolvimento de HMIs industriais</w:t>
      </w:r>
      <w:r w:rsidR="00650C66">
        <w:t>.</w:t>
      </w:r>
      <w:r>
        <w:t xml:space="preserve"> </w:t>
      </w:r>
      <w:r w:rsidR="00650C66">
        <w:t>S</w:t>
      </w:r>
      <w:r>
        <w:t xml:space="preserve">erão </w:t>
      </w:r>
      <w:r w:rsidR="00650C66">
        <w:t xml:space="preserve">introduzidos alguns conceitos importantes, assim como </w:t>
      </w:r>
      <w:r>
        <w:t xml:space="preserve">descritos alguns fatores essenciais a ter em consideração </w:t>
      </w:r>
      <w:r w:rsidR="00650C66">
        <w:t>para atingir os objetivos do projeto</w:t>
      </w:r>
      <w:r>
        <w:t xml:space="preserve">. Será também abordado o tema de HMIs </w:t>
      </w:r>
      <w:r w:rsidRPr="006F6E9F">
        <w:rPr>
          <w:i/>
        </w:rPr>
        <w:t>web-based</w:t>
      </w:r>
      <w:r>
        <w:t xml:space="preserve">, porquê investir em tecnologias web para HMIs, quais as vantagens e ainda alguns casos de sucesso de aplicações de tecnologias emergentes em HMIs. </w:t>
      </w:r>
    </w:p>
    <w:p w14:paraId="5914F21D" w14:textId="77777777" w:rsidR="0070761B" w:rsidRPr="0070761B" w:rsidRDefault="0070761B" w:rsidP="0070761B"/>
    <w:p w14:paraId="0905A185" w14:textId="2CB1872A" w:rsidR="00952285" w:rsidRPr="002A4B1A" w:rsidRDefault="00B0736C" w:rsidP="00AA60D4">
      <w:pPr>
        <w:pStyle w:val="Heading1"/>
      </w:pPr>
      <w:bookmarkStart w:id="4" w:name="_Toc484442669"/>
      <w:r w:rsidRPr="002A4B1A">
        <w:t xml:space="preserve">2. </w:t>
      </w:r>
      <w:r w:rsidR="00C4798E">
        <w:t>Estado da Arte</w:t>
      </w:r>
      <w:bookmarkEnd w:id="4"/>
    </w:p>
    <w:p w14:paraId="0905A187" w14:textId="284736F0" w:rsidR="00ED1068" w:rsidRDefault="005C576B" w:rsidP="00C4798E">
      <w:pPr>
        <w:pStyle w:val="Heading2"/>
        <w:ind w:firstLine="708"/>
      </w:pPr>
      <w:bookmarkStart w:id="5" w:name="_Toc484442670"/>
      <w:r w:rsidRPr="002A4B1A">
        <w:t>2.1 Introdução</w:t>
      </w:r>
      <w:bookmarkEnd w:id="5"/>
    </w:p>
    <w:p w14:paraId="4F135C85" w14:textId="386F7CA8" w:rsidR="00E11E03" w:rsidRDefault="00E11E03" w:rsidP="00E11E03"/>
    <w:p w14:paraId="280DF846" w14:textId="32128952" w:rsidR="00E11E03" w:rsidRDefault="00E11E03" w:rsidP="00E11E0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6B55879C" w:rsidR="005B4A1A" w:rsidRPr="00E11E03" w:rsidRDefault="00E724D7" w:rsidP="00E11E0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0905A18B" w14:textId="0E079D34" w:rsidR="005C576B" w:rsidRDefault="005C576B" w:rsidP="00C4798E">
      <w:pPr>
        <w:pStyle w:val="Heading2"/>
        <w:ind w:firstLine="708"/>
      </w:pPr>
      <w:bookmarkStart w:id="6" w:name="_Toc484442671"/>
      <w:r w:rsidRPr="002A4B1A">
        <w:t xml:space="preserve">2.2 </w:t>
      </w:r>
      <w:r w:rsidR="00C4798E">
        <w:t>Automação</w:t>
      </w:r>
      <w:bookmarkEnd w:id="6"/>
    </w:p>
    <w:p w14:paraId="2ADD0964" w14:textId="77777777" w:rsidR="004B3084" w:rsidRDefault="004B3084" w:rsidP="004B3084">
      <w:pPr>
        <w:widowControl w:val="0"/>
        <w:autoSpaceDE w:val="0"/>
        <w:autoSpaceDN w:val="0"/>
        <w:adjustRightInd w:val="0"/>
        <w:spacing w:line="240" w:lineRule="auto"/>
      </w:pPr>
    </w:p>
    <w:p w14:paraId="186F432F" w14:textId="0F602A15" w:rsidR="004B3084" w:rsidRDefault="00D00AD8" w:rsidP="004B3084">
      <w:pPr>
        <w:widowControl w:val="0"/>
        <w:autoSpaceDE w:val="0"/>
        <w:autoSpaceDN w:val="0"/>
        <w:adjustRightInd w:val="0"/>
        <w:spacing w:line="240" w:lineRule="auto"/>
      </w:pPr>
      <w:r>
        <w:t>A</w:t>
      </w:r>
      <w:r w:rsidR="004B3084">
        <w:t xml:space="preserve"> automação consiste num “processo de controlo e de monitorização de atividades e de tarefas de forma autónoma”</w:t>
      </w:r>
      <w:r w:rsidR="004B3084">
        <w:fldChar w:fldCharType="begin" w:fldLock="1"/>
      </w:r>
      <w:r w:rsidR="004B3084">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4B3084">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7549441D" w14:textId="77777777" w:rsidR="004B3084" w:rsidRPr="00307B2D" w:rsidRDefault="004B3084" w:rsidP="004B3084">
      <w:pPr>
        <w:widowControl w:val="0"/>
        <w:autoSpaceDE w:val="0"/>
        <w:autoSpaceDN w:val="0"/>
        <w:adjustRightInd w:val="0"/>
        <w:spacing w:line="240" w:lineRule="auto"/>
        <w:rPr>
          <w:b/>
          <w:u w:val="single"/>
        </w:rPr>
      </w:pPr>
      <w:r w:rsidRPr="00307B2D">
        <w:rPr>
          <w:b/>
          <w:u w:val="single"/>
        </w:rPr>
        <w:t>História da Automação</w:t>
      </w:r>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A108F3">
        <w:rPr>
          <w:b/>
        </w:rPr>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4B3084">
      <w:pPr>
        <w:widowControl w:val="0"/>
        <w:autoSpaceDE w:val="0"/>
        <w:autoSpaceDN w:val="0"/>
        <w:adjustRightInd w:val="0"/>
        <w:spacing w:line="240" w:lineRule="auto"/>
      </w:pPr>
      <w:r>
        <w:t>Em 1920</w:t>
      </w:r>
      <w:r w:rsidR="004B3084">
        <w:t xml:space="preserve"> surgem sistemas automáticos de produção com uma maior rapidez na execução de tarefas e intervenção humana mínima, espelhados nas linhas de montagem arquitetadas por Henry Ford.</w:t>
      </w:r>
    </w:p>
    <w:p w14:paraId="27162ED0" w14:textId="12812EE9" w:rsidR="004B3084" w:rsidRDefault="004B3084" w:rsidP="004B3084"/>
    <w:p w14:paraId="190EB1AA" w14:textId="77777777" w:rsidR="004B3084" w:rsidRDefault="004B3084" w:rsidP="004B3084">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580570">
        <w:rPr>
          <w:u w:val="single"/>
        </w:rPr>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0C6E96">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0F7451CD" w14:textId="6F45C5F4"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7A1323F0" w14:textId="29448814" w:rsidR="00183692" w:rsidRPr="00307B2D" w:rsidRDefault="00183692" w:rsidP="00183692">
      <w:pPr>
        <w:widowControl w:val="0"/>
        <w:autoSpaceDE w:val="0"/>
        <w:autoSpaceDN w:val="0"/>
        <w:adjustRightInd w:val="0"/>
        <w:spacing w:line="240" w:lineRule="auto"/>
        <w:rPr>
          <w:b/>
          <w:u w:val="single"/>
        </w:rPr>
      </w:pPr>
      <w:r w:rsidRPr="00307B2D">
        <w:rPr>
          <w:b/>
          <w:u w:val="single"/>
        </w:rPr>
        <w:t>Objetivos da Automação</w:t>
      </w: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183692">
      <w:pPr>
        <w:widowControl w:val="0"/>
        <w:autoSpaceDE w:val="0"/>
        <w:autoSpaceDN w:val="0"/>
        <w:adjustRightInd w:val="0"/>
        <w:spacing w:line="240" w:lineRule="auto"/>
      </w:pPr>
      <w:r>
        <w:t xml:space="preserve">De uma forma geral, os objetivos a atingir com a implementação da automação podem ser enquadrados em dois níveis: a segurança e o mercado. No primeiro, é pretendido que haja uma melhoria das condições de trabalho e de segurança de pessoas e de bens. </w:t>
      </w:r>
      <w:r>
        <w:lastRenderedPageBreak/>
        <w:t>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183692">
      <w:pPr>
        <w:widowControl w:val="0"/>
        <w:autoSpaceDE w:val="0"/>
        <w:autoSpaceDN w:val="0"/>
        <w:adjustRightInd w:val="0"/>
        <w:spacing w:line="240" w:lineRule="auto"/>
      </w:pPr>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5E60678C" w:rsidR="00272D65" w:rsidRDefault="00B0638D" w:rsidP="00183692">
      <w:pPr>
        <w:widowControl w:val="0"/>
        <w:autoSpaceDE w:val="0"/>
        <w:autoSpaceDN w:val="0"/>
        <w:adjustRightInd w:val="0"/>
        <w:spacing w:line="240" w:lineRule="auto"/>
      </w:pPr>
      <w:r>
        <w:t>A automação, é hoje em dia, um meio através do qual é possível atingir melhorias do</w:t>
      </w:r>
      <w:r w:rsidR="00272D65">
        <w:t>s</w:t>
      </w:r>
      <w:r>
        <w:t xml:space="preserve"> </w:t>
      </w:r>
      <w:r w:rsidR="00272D65">
        <w:t>padrões de qualidade.</w:t>
      </w:r>
    </w:p>
    <w:p w14:paraId="33714492" w14:textId="3C9C46E9" w:rsidR="00272D65" w:rsidRDefault="00272D65" w:rsidP="00183692">
      <w:pPr>
        <w:widowControl w:val="0"/>
        <w:autoSpaceDE w:val="0"/>
        <w:autoSpaceDN w:val="0"/>
        <w:adjustRightInd w:val="0"/>
        <w:spacing w:line="240" w:lineRule="auto"/>
      </w:pPr>
      <w:r>
        <w:t>Assim, podemos sintetizar os principais objetivos da automação em:</w:t>
      </w:r>
    </w:p>
    <w:p w14:paraId="52592B37" w14:textId="3E6053AB" w:rsidR="00272D65" w:rsidRDefault="00272D65" w:rsidP="00272D65">
      <w:pPr>
        <w:pStyle w:val="ListParagraph"/>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ListParagraph"/>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ListParagraph"/>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ListParagraph"/>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ListParagraph"/>
        <w:widowControl w:val="0"/>
        <w:numPr>
          <w:ilvl w:val="0"/>
          <w:numId w:val="35"/>
        </w:numPr>
        <w:autoSpaceDE w:val="0"/>
        <w:autoSpaceDN w:val="0"/>
        <w:adjustRightInd w:val="0"/>
        <w:spacing w:line="240" w:lineRule="auto"/>
      </w:pPr>
      <w:r>
        <w:t>Integração</w:t>
      </w:r>
    </w:p>
    <w:p w14:paraId="04CDF9C5" w14:textId="1444513C" w:rsidR="004B3084" w:rsidRDefault="004B3084" w:rsidP="004B3084"/>
    <w:p w14:paraId="392239C1" w14:textId="3C51EEC0" w:rsidR="001123E1" w:rsidRPr="00307B2D" w:rsidRDefault="001123E1" w:rsidP="001123E1">
      <w:pPr>
        <w:widowControl w:val="0"/>
        <w:autoSpaceDE w:val="0"/>
        <w:autoSpaceDN w:val="0"/>
        <w:adjustRightInd w:val="0"/>
        <w:spacing w:line="240" w:lineRule="auto"/>
        <w:rPr>
          <w:b/>
          <w:u w:val="single"/>
        </w:rPr>
      </w:pPr>
      <w:r>
        <w:rPr>
          <w:b/>
          <w:u w:val="single"/>
        </w:rPr>
        <w:t>Componentes</w:t>
      </w:r>
      <w:r w:rsidRPr="00307B2D">
        <w:rPr>
          <w:b/>
          <w:u w:val="single"/>
        </w:rPr>
        <w:t xml:space="preserve"> da Automação</w:t>
      </w:r>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6FE52C60"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53474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lastRenderedPageBreak/>
        <w:drawing>
          <wp:inline distT="0" distB="0" distL="0" distR="0" wp14:anchorId="61C017B0" wp14:editId="04600846">
            <wp:extent cx="4191000" cy="296533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4197099" cy="2969645"/>
                    </a:xfrm>
                    <a:prstGeom prst="rect">
                      <a:avLst/>
                    </a:prstGeom>
                  </pic:spPr>
                </pic:pic>
              </a:graphicData>
            </a:graphic>
          </wp:inline>
        </w:drawing>
      </w:r>
    </w:p>
    <w:p w14:paraId="0FE7B270" w14:textId="2E6D6C3B" w:rsidR="00E42088" w:rsidRDefault="00E42088" w:rsidP="00E42088">
      <w:pPr>
        <w:pStyle w:val="Caption"/>
        <w:jc w:val="center"/>
      </w:pPr>
      <w:r>
        <w:t xml:space="preserve">Figura </w:t>
      </w:r>
      <w:fldSimple w:instr=" SEQ Figura \* ARABIC ">
        <w:r w:rsidR="00612EBD">
          <w:rPr>
            <w:noProof/>
          </w:rPr>
          <w:t>2</w:t>
        </w:r>
      </w:fldSimple>
      <w:r w:rsidR="0084336E">
        <w:t xml:space="preserve"> - Exemplo de um PLC do fabricante </w:t>
      </w:r>
      <w:r>
        <w:t>Omron</w:t>
      </w:r>
    </w:p>
    <w:p w14:paraId="6C738B88" w14:textId="77777777" w:rsidR="00511924" w:rsidRDefault="00511924" w:rsidP="004B3084"/>
    <w:p w14:paraId="2F010E18" w14:textId="1439B181" w:rsidR="001123E1" w:rsidRDefault="001123E1" w:rsidP="004B3084"/>
    <w:p w14:paraId="7A07B523" w14:textId="5888060A"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308D794F" w14:textId="77777777" w:rsidR="001123E1" w:rsidRDefault="001123E1" w:rsidP="001123E1"/>
    <w:p w14:paraId="3E73AA69" w14:textId="77777777" w:rsidR="001123E1" w:rsidRDefault="001123E1" w:rsidP="001123E1">
      <w:pPr>
        <w:keepNext/>
        <w:jc w:val="center"/>
      </w:pPr>
      <w:r>
        <w:rPr>
          <w:noProof/>
          <w:lang w:eastAsia="pt-PT"/>
        </w:rPr>
        <w:drawing>
          <wp:inline distT="0" distB="0" distL="0" distR="0" wp14:anchorId="3975692A" wp14:editId="68503E55">
            <wp:extent cx="3851585" cy="324802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miexample.jpg"/>
                    <pic:cNvPicPr/>
                  </pic:nvPicPr>
                  <pic:blipFill>
                    <a:blip r:embed="rId14">
                      <a:extLst>
                        <a:ext uri="{28A0092B-C50C-407E-A947-70E740481C1C}">
                          <a14:useLocalDpi xmlns:a14="http://schemas.microsoft.com/office/drawing/2010/main" val="0"/>
                        </a:ext>
                      </a:extLst>
                    </a:blip>
                    <a:stretch>
                      <a:fillRect/>
                    </a:stretch>
                  </pic:blipFill>
                  <pic:spPr>
                    <a:xfrm>
                      <a:off x="0" y="0"/>
                      <a:ext cx="3855419" cy="3251258"/>
                    </a:xfrm>
                    <a:prstGeom prst="rect">
                      <a:avLst/>
                    </a:prstGeom>
                  </pic:spPr>
                </pic:pic>
              </a:graphicData>
            </a:graphic>
          </wp:inline>
        </w:drawing>
      </w:r>
    </w:p>
    <w:p w14:paraId="765D4865" w14:textId="306506B0" w:rsidR="001123E1" w:rsidRDefault="001123E1" w:rsidP="001123E1">
      <w:pPr>
        <w:pStyle w:val="Caption"/>
        <w:jc w:val="center"/>
      </w:pPr>
      <w:r>
        <w:t xml:space="preserve">Figura </w:t>
      </w:r>
      <w:fldSimple w:instr=" SEQ Figura \* ARABIC ">
        <w:r w:rsidR="00612EBD">
          <w:rPr>
            <w:noProof/>
          </w:rPr>
          <w:t>3</w:t>
        </w:r>
      </w:fldSimple>
      <w:r>
        <w:t xml:space="preserve"> - Exemplo de HMI</w:t>
      </w:r>
    </w:p>
    <w:p w14:paraId="73AF4B1E" w14:textId="77777777" w:rsidR="001123E1" w:rsidRDefault="001123E1" w:rsidP="001123E1"/>
    <w:p w14:paraId="26E1A4A1" w14:textId="0DCCBB1F" w:rsidR="001123E1" w:rsidRDefault="001123E1" w:rsidP="001123E1"/>
    <w:p w14:paraId="02335813" w14:textId="2865E1E6" w:rsidR="007A5D49" w:rsidRDefault="007A5D49" w:rsidP="001123E1">
      <w:r>
        <w:lastRenderedPageBreak/>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06A15A3D">
            <wp:extent cx="2333625" cy="221694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39696" cy="2222711"/>
                    </a:xfrm>
                    <a:prstGeom prst="rect">
                      <a:avLst/>
                    </a:prstGeom>
                  </pic:spPr>
                </pic:pic>
              </a:graphicData>
            </a:graphic>
          </wp:inline>
        </w:drawing>
      </w:r>
    </w:p>
    <w:p w14:paraId="5918076C" w14:textId="4AFF49D7" w:rsidR="005D606F" w:rsidRDefault="005D606F" w:rsidP="005D606F">
      <w:pPr>
        <w:pStyle w:val="Caption"/>
        <w:jc w:val="center"/>
      </w:pPr>
      <w:r>
        <w:t xml:space="preserve">Figura </w:t>
      </w:r>
      <w:fldSimple w:instr=" SEQ Figura \* ARABIC ">
        <w:r w:rsidR="00612EBD">
          <w:rPr>
            <w:noProof/>
          </w:rPr>
          <w:t>4</w:t>
        </w:r>
      </w:fldSimple>
      <w:r>
        <w:t xml:space="preserve"> - Sensores do fabricante OMRON</w:t>
      </w:r>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639722F6">
            <wp:extent cx="4343400" cy="261225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6">
                      <a:extLst>
                        <a:ext uri="{28A0092B-C50C-407E-A947-70E740481C1C}">
                          <a14:useLocalDpi xmlns:a14="http://schemas.microsoft.com/office/drawing/2010/main" val="0"/>
                        </a:ext>
                      </a:extLst>
                    </a:blip>
                    <a:stretch>
                      <a:fillRect/>
                    </a:stretch>
                  </pic:blipFill>
                  <pic:spPr>
                    <a:xfrm>
                      <a:off x="0" y="0"/>
                      <a:ext cx="4347634" cy="2614801"/>
                    </a:xfrm>
                    <a:prstGeom prst="rect">
                      <a:avLst/>
                    </a:prstGeom>
                  </pic:spPr>
                </pic:pic>
              </a:graphicData>
            </a:graphic>
          </wp:inline>
        </w:drawing>
      </w:r>
    </w:p>
    <w:p w14:paraId="0DC3F40D" w14:textId="7F39591B" w:rsidR="00656E03" w:rsidRPr="008B1B8C" w:rsidRDefault="00656E03" w:rsidP="00656E03">
      <w:pPr>
        <w:pStyle w:val="Caption"/>
        <w:jc w:val="center"/>
      </w:pPr>
      <w:r>
        <w:t xml:space="preserve">Figura </w:t>
      </w:r>
      <w:fldSimple w:instr=" SEQ Figura \* ARABIC ">
        <w:r w:rsidR="00612EBD">
          <w:rPr>
            <w:noProof/>
          </w:rPr>
          <w:t>5</w:t>
        </w:r>
      </w:fldSimple>
      <w:r>
        <w:t xml:space="preserve"> - Exemplo de drives industriais</w:t>
      </w:r>
    </w:p>
    <w:p w14:paraId="045B5259" w14:textId="77777777" w:rsidR="001123E1" w:rsidRDefault="001123E1" w:rsidP="004B3084"/>
    <w:p w14:paraId="6479979B" w14:textId="77777777" w:rsidR="001123E1" w:rsidRPr="004B3084" w:rsidRDefault="001123E1" w:rsidP="004B3084"/>
    <w:p w14:paraId="33CDC080" w14:textId="5EAF87D4" w:rsidR="009C24B1" w:rsidRDefault="009C24B1" w:rsidP="009C24B1">
      <w:pPr>
        <w:pStyle w:val="Heading2"/>
        <w:ind w:firstLine="708"/>
      </w:pPr>
      <w:bookmarkStart w:id="7" w:name="_Toc484442672"/>
      <w:r w:rsidRPr="002A4B1A">
        <w:lastRenderedPageBreak/>
        <w:t>2.</w:t>
      </w:r>
      <w:r>
        <w:t>3</w:t>
      </w:r>
      <w:r w:rsidRPr="002A4B1A">
        <w:t xml:space="preserve"> </w:t>
      </w:r>
      <w:r>
        <w:t>Software para Automação</w:t>
      </w:r>
      <w:bookmarkEnd w:id="7"/>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720391" w:rsidR="0072014E" w:rsidRDefault="0072014E" w:rsidP="0072014E">
      <w:pPr>
        <w:pStyle w:val="ListParagraph"/>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4A3D6CD2">
            <wp:extent cx="4904727" cy="32385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7">
                      <a:extLst>
                        <a:ext uri="{28A0092B-C50C-407E-A947-70E740481C1C}">
                          <a14:useLocalDpi xmlns:a14="http://schemas.microsoft.com/office/drawing/2010/main" val="0"/>
                        </a:ext>
                      </a:extLst>
                    </a:blip>
                    <a:stretch>
                      <a:fillRect/>
                    </a:stretch>
                  </pic:blipFill>
                  <pic:spPr>
                    <a:xfrm>
                      <a:off x="0" y="0"/>
                      <a:ext cx="4913561" cy="3244333"/>
                    </a:xfrm>
                    <a:prstGeom prst="rect">
                      <a:avLst/>
                    </a:prstGeom>
                  </pic:spPr>
                </pic:pic>
              </a:graphicData>
            </a:graphic>
          </wp:inline>
        </w:drawing>
      </w:r>
    </w:p>
    <w:p w14:paraId="305DA8B0" w14:textId="63C997D0" w:rsidR="00702B29" w:rsidRDefault="00702B29" w:rsidP="00702B29">
      <w:pPr>
        <w:pStyle w:val="Caption"/>
        <w:jc w:val="center"/>
      </w:pPr>
      <w:r>
        <w:t xml:space="preserve">Figura </w:t>
      </w:r>
      <w:fldSimple w:instr=" SEQ Figura \* ARABIC ">
        <w:r w:rsidR="00612EBD">
          <w:rPr>
            <w:noProof/>
          </w:rPr>
          <w:t>6</w:t>
        </w:r>
      </w:fldSimple>
      <w:r>
        <w:t xml:space="preserve"> - Ambiente de desenvolvimento Twincat 3</w:t>
      </w:r>
    </w:p>
    <w:p w14:paraId="14D708FF" w14:textId="77777777" w:rsidR="00702B29" w:rsidRDefault="00702B29" w:rsidP="00702B29"/>
    <w:p w14:paraId="35452530" w14:textId="648B38AF" w:rsidR="00890803" w:rsidRDefault="00890803" w:rsidP="0072014E">
      <w:pPr>
        <w:pStyle w:val="ListParagraph"/>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3F4D2C04">
            <wp:extent cx="4824636" cy="34975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8">
                      <a:extLst>
                        <a:ext uri="{28A0092B-C50C-407E-A947-70E740481C1C}">
                          <a14:useLocalDpi xmlns:a14="http://schemas.microsoft.com/office/drawing/2010/main" val="0"/>
                        </a:ext>
                      </a:extLst>
                    </a:blip>
                    <a:stretch>
                      <a:fillRect/>
                    </a:stretch>
                  </pic:blipFill>
                  <pic:spPr>
                    <a:xfrm>
                      <a:off x="0" y="0"/>
                      <a:ext cx="4838082" cy="3507327"/>
                    </a:xfrm>
                    <a:prstGeom prst="rect">
                      <a:avLst/>
                    </a:prstGeom>
                  </pic:spPr>
                </pic:pic>
              </a:graphicData>
            </a:graphic>
          </wp:inline>
        </w:drawing>
      </w:r>
    </w:p>
    <w:p w14:paraId="7D5C0762" w14:textId="376E10C9" w:rsidR="00702B29" w:rsidRDefault="00702B29" w:rsidP="00702B29">
      <w:pPr>
        <w:pStyle w:val="Caption"/>
        <w:jc w:val="center"/>
      </w:pPr>
      <w:r>
        <w:t xml:space="preserve">Figura </w:t>
      </w:r>
      <w:fldSimple w:instr=" SEQ Figura \* ARABIC ">
        <w:r w:rsidR="00612EBD">
          <w:rPr>
            <w:noProof/>
          </w:rPr>
          <w:t>7</w:t>
        </w:r>
      </w:fldSimple>
      <w:r>
        <w:t xml:space="preserve"> - Ambiente de desenvolvimento SIMATIC STEP 7</w:t>
      </w:r>
    </w:p>
    <w:p w14:paraId="45E63FAB" w14:textId="77777777" w:rsidR="00702B29" w:rsidRDefault="00702B29" w:rsidP="00702B29"/>
    <w:p w14:paraId="7DEE8B62" w14:textId="35E5FFB6" w:rsidR="00890803" w:rsidRDefault="00890803" w:rsidP="0072014E">
      <w:pPr>
        <w:pStyle w:val="ListParagraph"/>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predefenidas,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69209C3E">
            <wp:extent cx="5128260" cy="384649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37162" cy="3853167"/>
                    </a:xfrm>
                    <a:prstGeom prst="rect">
                      <a:avLst/>
                    </a:prstGeom>
                  </pic:spPr>
                </pic:pic>
              </a:graphicData>
            </a:graphic>
          </wp:inline>
        </w:drawing>
      </w:r>
    </w:p>
    <w:p w14:paraId="19191EF1" w14:textId="7F1BE28C" w:rsidR="00702B29" w:rsidRDefault="00702B29" w:rsidP="00702B29">
      <w:pPr>
        <w:pStyle w:val="Caption"/>
        <w:jc w:val="center"/>
      </w:pPr>
      <w:r>
        <w:t xml:space="preserve">Figura </w:t>
      </w:r>
      <w:fldSimple w:instr=" SEQ Figura \* ARABIC ">
        <w:r w:rsidR="00612EBD">
          <w:rPr>
            <w:noProof/>
          </w:rPr>
          <w:t>8</w:t>
        </w:r>
      </w:fldSimple>
      <w:r>
        <w:t xml:space="preserve"> - Ambiente de desenvolvimento PL7</w:t>
      </w:r>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0905A18F" w14:textId="73BCFEB1" w:rsidR="004F007F" w:rsidRDefault="00171ADF" w:rsidP="00C4798E">
      <w:pPr>
        <w:pStyle w:val="Heading2"/>
        <w:ind w:firstLine="708"/>
      </w:pPr>
      <w:bookmarkStart w:id="8" w:name="_Toc484442673"/>
      <w:r w:rsidRPr="002A4B1A">
        <w:t>2.</w:t>
      </w:r>
      <w:r w:rsidR="009C24B1">
        <w:t>4</w:t>
      </w:r>
      <w:r w:rsidRPr="002A4B1A">
        <w:t xml:space="preserve"> </w:t>
      </w:r>
      <w:r w:rsidR="00C4798E">
        <w:t>Fabrico Aditivo</w:t>
      </w:r>
      <w:bookmarkEnd w:id="8"/>
    </w:p>
    <w:p w14:paraId="7320B7AC" w14:textId="5BA04E6B" w:rsidR="00447AF8" w:rsidRDefault="00447AF8" w:rsidP="00A44F11"/>
    <w:p w14:paraId="2ADDF799" w14:textId="7840DBA7" w:rsidR="00447AF8" w:rsidRDefault="00787F8A" w:rsidP="00A44F11">
      <w:r>
        <w:t xml:space="preserve">O Fabrico Aditivo, também conhecido como </w:t>
      </w:r>
      <w:r w:rsidR="00447AF8">
        <w:t xml:space="preserve">impressão a três dimensões, </w:t>
      </w:r>
      <w:r>
        <w:t xml:space="preserve">consiste em produzir um objeto sólido, em três dimensões, proveniente de um ficheiro digital </w:t>
      </w:r>
      <w:r>
        <w:fldChar w:fldCharType="begin" w:fldLock="1"/>
      </w:r>
      <w:r w:rsidR="00BF0C8E">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p>
    <w:p w14:paraId="43509275" w14:textId="77777777" w:rsidR="00787F8A" w:rsidRPr="00A44F11" w:rsidRDefault="00787F8A" w:rsidP="00A44F11"/>
    <w:p w14:paraId="4CAA145B" w14:textId="549D633C" w:rsidR="007D2B0F" w:rsidRDefault="00BF0C8E" w:rsidP="004A7135">
      <w:r>
        <w:lastRenderedPageBreak/>
        <w:t xml:space="preserve">O processo de Fabrico Aditivo começou com Chuck Hull, em 1984, quando este criou um processo conhecido como estereolitografia, que utilizava lasers ultra-violeta para curar fotopolímeros. O mesmo Chuck Hull também foi o criador do formato de ficheiros STL </w:t>
      </w:r>
      <w:r>
        <w:fldChar w:fldCharType="begin" w:fldLock="1"/>
      </w:r>
      <w:r w:rsidR="008228D4">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noteIndex" : 0 }, "schema" : "https://github.com/citation-style-language/schema/raw/master/csl-citation.json" }</w:instrText>
      </w:r>
      <w:r>
        <w:fldChar w:fldCharType="separate"/>
      </w:r>
      <w:r w:rsidR="00534740" w:rsidRPr="00534740">
        <w:rPr>
          <w:noProof/>
        </w:rPr>
        <w:t>(“3D printing -- Additive manufacturing: An introduction.,” 2014)</w:t>
      </w:r>
      <w:r>
        <w:fldChar w:fldCharType="end"/>
      </w:r>
      <w:r>
        <w:t xml:space="preserve"> que ainda hoje é bastante aceite pelo software das impressoras 3D.</w:t>
      </w:r>
    </w:p>
    <w:p w14:paraId="2E011104" w14:textId="26681887" w:rsidR="00883E87" w:rsidRDefault="00883E87" w:rsidP="000C0BAF">
      <w:pPr>
        <w:pStyle w:val="Caption"/>
      </w:pPr>
    </w:p>
    <w:p w14:paraId="7E833E89" w14:textId="77777777" w:rsidR="00883E87" w:rsidRDefault="00883E87" w:rsidP="004A7135"/>
    <w:p w14:paraId="53031519" w14:textId="57BEBEFD" w:rsidR="00883E87" w:rsidRDefault="00883E87" w:rsidP="004A7135">
      <w:r>
        <w:t xml:space="preserve">Uma das grandes vantagens </w:t>
      </w:r>
      <w:r w:rsidR="0098400D">
        <w:t>do</w:t>
      </w:r>
      <w:r>
        <w:t xml:space="preserve"> </w:t>
      </w:r>
      <w:r w:rsidR="0098400D">
        <w:t>fabrico aditivo</w:t>
      </w:r>
      <w:r>
        <w:t>, e que rotulou este processo de prototipagem rápida, foi a possibilidade de confeção de partes de plástico de uma forma rápida, já que o processo tradicional demorava entre seis a oito semana, e mesmo assim as peças ainda poderiam necessitar de ser trabalhadas devido a problemas na manufatura. Assim, a impressora 3D já demonstrava a flexibilidade e rapidez do processo e como isso poderiam ser excelentes características a seu favor.</w:t>
      </w:r>
    </w:p>
    <w:p w14:paraId="036786D3" w14:textId="6461C9CD" w:rsidR="00883E87" w:rsidRDefault="00883E87" w:rsidP="004A7135"/>
    <w:p w14:paraId="4EDA64CB" w14:textId="31175369" w:rsidR="0098400D" w:rsidRDefault="0098400D" w:rsidP="004A7135">
      <w:r>
        <w:t>Ao longo dos anos, o fabrico aditivo continuou o seu caminho evolutivo,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39A2628F" w14:textId="2C5CCDB4" w:rsidR="00D82654" w:rsidRDefault="00D82654" w:rsidP="004A7135"/>
    <w:p w14:paraId="2F995C0A" w14:textId="3462E694" w:rsidR="0098400D" w:rsidRDefault="00A3138C" w:rsidP="004A7135">
      <w:r>
        <w:t>Apesar de nesta altura</w:t>
      </w:r>
      <w:r w:rsidR="00D82654">
        <w:t xml:space="preserve"> os meios de produção tradicionais ainda oferecerem algumas vantagens, nomeadamente em produção de larga-escala, o</w:t>
      </w:r>
      <w:r w:rsidR="0098400D">
        <w:t xml:space="preserve"> fabrico aditivo </w:t>
      </w:r>
      <w:r w:rsidR="00D82654">
        <w:t xml:space="preserve">já </w:t>
      </w:r>
      <w:r w:rsidR="0098400D">
        <w:t>oferece vários benefícios</w:t>
      </w:r>
      <w:r w:rsidR="00D82654">
        <w:t>, como</w:t>
      </w:r>
      <w:r w:rsidR="00DB0995">
        <w:t>:</w:t>
      </w:r>
    </w:p>
    <w:p w14:paraId="796278D8" w14:textId="4C9393EF" w:rsidR="00DB0995" w:rsidRDefault="00DB0995" w:rsidP="00DB0995">
      <w:pPr>
        <w:pStyle w:val="ListParagraph"/>
        <w:numPr>
          <w:ilvl w:val="0"/>
          <w:numId w:val="38"/>
        </w:numPr>
      </w:pPr>
      <w:r>
        <w:t>Customização em massa – a possibilidade de criar designs customizados abre portas a possibilidades ilimitadas.</w:t>
      </w:r>
    </w:p>
    <w:p w14:paraId="58C90E51" w14:textId="59610545" w:rsidR="00DB0995" w:rsidRDefault="00DB0995" w:rsidP="00DB0995">
      <w:pPr>
        <w:pStyle w:val="ListParagraph"/>
        <w:numPr>
          <w:ilvl w:val="0"/>
          <w:numId w:val="38"/>
        </w:numPr>
      </w:pPr>
      <w:r>
        <w:t>Novas capacidades – produtos complexos podem ser produzidos sem investimentos avultados e com custos variáveis mais baixos do que métodos tradicionais.</w:t>
      </w:r>
    </w:p>
    <w:p w14:paraId="7A14177B" w14:textId="49FE5B1C" w:rsidR="00DB0995" w:rsidRDefault="00DB0995" w:rsidP="00DB0995">
      <w:pPr>
        <w:pStyle w:val="ListParagraph"/>
        <w:numPr>
          <w:ilvl w:val="0"/>
          <w:numId w:val="38"/>
        </w:numPr>
      </w:pPr>
      <w:r>
        <w:t>Tempo de entrega – o design e os ciclos de produção sofrem um grande aumento de velocidade, que torna possível que o produto chegue ao mercado mais rapidamente.</w:t>
      </w:r>
    </w:p>
    <w:p w14:paraId="3DFA141E" w14:textId="22F154AE" w:rsidR="00DB0995" w:rsidRDefault="00DB0995" w:rsidP="00DB0995">
      <w:pPr>
        <w:pStyle w:val="ListParagraph"/>
        <w:numPr>
          <w:ilvl w:val="0"/>
          <w:numId w:val="38"/>
        </w:numPr>
      </w:pPr>
      <w:r>
        <w:t>Cadeia de fornecimento simplificada – a produção está mais perto do ponto de entrega, que simplifica o processo do ponto de vista do inventário.</w:t>
      </w:r>
    </w:p>
    <w:p w14:paraId="1F4A54BB" w14:textId="769E4A99" w:rsidR="00DB0995" w:rsidRDefault="00DB0995" w:rsidP="00DB0995">
      <w:pPr>
        <w:pStyle w:val="ListParagraph"/>
        <w:numPr>
          <w:ilvl w:val="0"/>
          <w:numId w:val="38"/>
        </w:numPr>
      </w:pPr>
      <w:r>
        <w:t xml:space="preserve">Redução de desperdícios – materiais não utilizados podem ser reutilizados para impressão sucessiva, o </w:t>
      </w:r>
      <w:r w:rsidR="00D82654">
        <w:t>que significa que o desperdício será menor.</w:t>
      </w:r>
    </w:p>
    <w:p w14:paraId="31A0C31F" w14:textId="33CD0FDE" w:rsidR="00D82654" w:rsidRDefault="00D82654" w:rsidP="00D82654"/>
    <w:p w14:paraId="5CE6789C" w14:textId="7AD744F1" w:rsidR="00D82654" w:rsidRDefault="00D82654" w:rsidP="00D82654"/>
    <w:p w14:paraId="2F7CDD71" w14:textId="6822A7EE" w:rsidR="001A7A59" w:rsidRDefault="001A7A59" w:rsidP="00D82654">
      <w:r>
        <w:t xml:space="preserve">Atualmente </w:t>
      </w:r>
      <w:r w:rsidR="006342F3">
        <w:t xml:space="preserve">o fabrico aditivo ainda prevalece na prototipagem e na produção de lotes mais pequenos, no entanto já </w:t>
      </w:r>
      <w:r w:rsidR="00A3138C">
        <w:t>tem</w:t>
      </w:r>
      <w:r w:rsidR="006342F3">
        <w:t xml:space="preserve"> bastantes aplicações nas várias indústrias:</w:t>
      </w:r>
    </w:p>
    <w:p w14:paraId="1A11275D" w14:textId="5A8483F3" w:rsidR="006342F3" w:rsidRDefault="006342F3" w:rsidP="006342F3">
      <w:pPr>
        <w:pStyle w:val="ListParagraph"/>
        <w:numPr>
          <w:ilvl w:val="0"/>
          <w:numId w:val="39"/>
        </w:numPr>
      </w:pPr>
      <w:r>
        <w:lastRenderedPageBreak/>
        <w:t>Indústria Automóvel</w:t>
      </w:r>
      <w:r w:rsidR="00A3138C">
        <w:t>: componentes específicos para produção de motores, designs inovadores como conceitos de chassis.</w:t>
      </w:r>
    </w:p>
    <w:p w14:paraId="7D9633C9" w14:textId="515D3A51" w:rsidR="00A3138C" w:rsidRDefault="00A3138C" w:rsidP="006342F3">
      <w:pPr>
        <w:pStyle w:val="ListParagraph"/>
        <w:numPr>
          <w:ilvl w:val="0"/>
          <w:numId w:val="39"/>
        </w:numPr>
      </w:pPr>
      <w:r>
        <w:t>Indústria Aeroespacial: bicos de combustível de aeronaves, partes de motores a jato.</w:t>
      </w:r>
    </w:p>
    <w:p w14:paraId="00931005" w14:textId="3C0A7620" w:rsidR="00A3138C" w:rsidRDefault="00A3138C" w:rsidP="006342F3">
      <w:pPr>
        <w:pStyle w:val="ListParagraph"/>
        <w:numPr>
          <w:ilvl w:val="0"/>
          <w:numId w:val="39"/>
        </w:numPr>
      </w:pPr>
      <w:r>
        <w:t>Indústria Médica: implantes para a anca ou espinha.</w:t>
      </w:r>
    </w:p>
    <w:p w14:paraId="78626FD4" w14:textId="6BF2CC05" w:rsidR="00A3138C" w:rsidRDefault="00A3138C" w:rsidP="006342F3">
      <w:pPr>
        <w:pStyle w:val="ListParagraph"/>
        <w:numPr>
          <w:ilvl w:val="0"/>
          <w:numId w:val="39"/>
        </w:numPr>
      </w:pPr>
      <w:r>
        <w:t>Entre outros.</w:t>
      </w:r>
    </w:p>
    <w:p w14:paraId="5C89C10B" w14:textId="6442523F" w:rsidR="00A3138C" w:rsidRDefault="00A3138C" w:rsidP="00A3138C"/>
    <w:p w14:paraId="5F5A1BFE" w14:textId="3E578D23" w:rsidR="00A3138C" w:rsidRDefault="00A27273" w:rsidP="00A3138C">
      <w:r>
        <w:t>Neste momento pode-se afirmar que o fabrico aditivo já é uma solução viável para prototipagem ou para produção de baixa escala. Agora o desafio é evoluir o seu hardware de forma a atingir os requisitos técnicos e de custo necessários para suportar produção de grande escala.</w:t>
      </w:r>
    </w:p>
    <w:p w14:paraId="6060EFE0" w14:textId="5C0C6526" w:rsidR="001A7A59" w:rsidRDefault="001A7A59" w:rsidP="00D82654"/>
    <w:p w14:paraId="62913D64" w14:textId="77777777" w:rsidR="001A7A59" w:rsidRDefault="001A7A59" w:rsidP="00D82654"/>
    <w:p w14:paraId="70E03ADA" w14:textId="2EB37676" w:rsidR="00C4798E" w:rsidRDefault="00C4798E" w:rsidP="007D2B0F">
      <w:pPr>
        <w:pStyle w:val="Heading2"/>
        <w:ind w:firstLine="708"/>
      </w:pPr>
      <w:bookmarkStart w:id="9" w:name="_Toc484442675"/>
      <w:r w:rsidRPr="002A4B1A">
        <w:t>2.</w:t>
      </w:r>
      <w:r>
        <w:t>5</w:t>
      </w:r>
      <w:r w:rsidRPr="002A4B1A">
        <w:t xml:space="preserve"> </w:t>
      </w:r>
      <w:r>
        <w:t>Web para Automação</w:t>
      </w:r>
      <w:bookmarkEnd w:id="9"/>
    </w:p>
    <w:p w14:paraId="35D46A87" w14:textId="3591ABBC" w:rsidR="00352309" w:rsidRDefault="00352309" w:rsidP="00352309"/>
    <w:p w14:paraId="5D84E731" w14:textId="28A22BD1"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72783D98" w14:textId="35B0F9DB" w:rsidR="007F5F7D" w:rsidRDefault="007F5F7D" w:rsidP="00A623E4"/>
    <w:p w14:paraId="239BCFE1" w14:textId="0FAED33E" w:rsidR="007F5F7D" w:rsidRDefault="007F5F7D" w:rsidP="00A623E4">
      <w:r>
        <w:t>-- HTTP –</w:t>
      </w:r>
    </w:p>
    <w:p w14:paraId="40EAA7D9" w14:textId="77777777" w:rsidR="00D148DE" w:rsidRDefault="00D148DE" w:rsidP="00A623E4"/>
    <w:p w14:paraId="09E9848D" w14:textId="042CE926"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 Foi inventado por Tim Bertners-Lee </w:t>
      </w:r>
      <w:r w:rsidR="00283EBD">
        <w:t>em</w:t>
      </w:r>
      <w:r>
        <w:t xml:space="preserve"> 1990</w:t>
      </w:r>
      <w:r w:rsidR="00E2273C">
        <w:t xml:space="preserve"> </w:t>
      </w:r>
      <w:r w:rsidR="00E2273C">
        <w:fldChar w:fldCharType="begin" w:fldLock="1"/>
      </w:r>
      <w:r w:rsidR="008228D4">
        <w:instrText>ADDIN CSL_CITATION { "citationItems" : [ { "id" : "ITEM-1", "itemData" : { "ISBN" : "9780787650155", "abstract" : "Berners-Lee, Tim (Sir Timothy Berners-Lee), 1955\u2013, British computer scientist, b. London, grad. The Queen's College, Oxford (B.A. 1976). He joined CERN, near Geneva, Switzerland, as a consultant software engineer in 1960. While there he wrote for his own private use a program for storing information including using random associations; this program formed the conceptual basis for the future development of the World Wide Web. In 1989, he proposed a global hypertext project, to be known as the World Wide Web; it was to be designed to allow people to work together by combining their knowledge in a web of hypertext documents. He wrote the first Web server and the first client, a hypertext browser-editor, and defined the URL, HTTP and HTML specifications on which the Web depends. The Web was made available within CERN in Dec., 1990, and on the Internet at large in the summer of 1991. In 1994, Berners-Lee joined the Laboratory for Computer Science at the Massachusetts Institute of Technology as Director of the W3 Consortium, which coordinates Web development worldwide. With M. Fischetti, he wrote Weaving the Web (1999). He was knighted in 2004. [ABSTRACT FROM PUBLISHER] &lt;i&gt;Copyright of Columbia Electronic Encyclopedia, 6th Edition is the property of Columbia University Pres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lt;/i&gt; (Copyright applies to all Abstracts.) ", "id" : "ITEM-1", "issued" : { "date-parts" : [ [ "2017" ] ] }, "language" : "English", "page" : "1", "title" : "Columbia Electronic Encyclopedia, 6th Edition", "type" : "article" }, "uris" : [ "http://www.mendeley.com/documents/?uuid=728b9e49-101e-468c-97e3-9ad6030ec9e7" ] } ], "mendeley" : { "formattedCitation" : "(\u201cColumbia Electronic Encyclopedia, 6th Edition,\u201d 2017)", "plainTextFormattedCitation" : "(\u201cColumbia Electronic Encyclopedia, 6th Edition,\u201d 2017)", "previouslyFormattedCitation" : "(\u201cColumbia Electronic Encyclopedia, 6th Edition,\u201d 2017)" }, "properties" : { "noteIndex" : 0 }, "schema" : "https://github.com/citation-style-language/schema/raw/master/csl-citation.json" }</w:instrText>
      </w:r>
      <w:r w:rsidR="00E2273C">
        <w:fldChar w:fldCharType="separate"/>
      </w:r>
      <w:r w:rsidR="00534740" w:rsidRPr="00534740">
        <w:rPr>
          <w:noProof/>
        </w:rPr>
        <w:t>(“Columbia Electronic Encyclopedia, 6th Edition,” 2017)</w:t>
      </w:r>
      <w:r w:rsidR="00E2273C">
        <w:fldChar w:fldCharType="end"/>
      </w:r>
      <w:r>
        <w:t xml:space="preserve"> 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3077F5">
      <w:pPr>
        <w:keepNext/>
      </w:pPr>
      <w:r>
        <w:rPr>
          <w:noProof/>
          <w:lang w:eastAsia="pt-PT"/>
        </w:rPr>
        <w:lastRenderedPageBreak/>
        <w:drawing>
          <wp:inline distT="0" distB="0" distL="0" distR="0" wp14:anchorId="67A8850E" wp14:editId="47055FA6">
            <wp:extent cx="5502910" cy="202184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0">
                      <a:extLst>
                        <a:ext uri="{28A0092B-C50C-407E-A947-70E740481C1C}">
                          <a14:useLocalDpi xmlns:a14="http://schemas.microsoft.com/office/drawing/2010/main" val="0"/>
                        </a:ext>
                      </a:extLst>
                    </a:blip>
                    <a:stretch>
                      <a:fillRect/>
                    </a:stretch>
                  </pic:blipFill>
                  <pic:spPr>
                    <a:xfrm>
                      <a:off x="0" y="0"/>
                      <a:ext cx="5502910" cy="2021840"/>
                    </a:xfrm>
                    <a:prstGeom prst="rect">
                      <a:avLst/>
                    </a:prstGeom>
                  </pic:spPr>
                </pic:pic>
              </a:graphicData>
            </a:graphic>
          </wp:inline>
        </w:drawing>
      </w:r>
    </w:p>
    <w:p w14:paraId="4F9A25CA" w14:textId="7252D183" w:rsidR="003077F5" w:rsidRDefault="003077F5" w:rsidP="003077F5">
      <w:pPr>
        <w:pStyle w:val="Caption"/>
        <w:jc w:val="center"/>
      </w:pPr>
      <w:r>
        <w:t xml:space="preserve">Figura </w:t>
      </w:r>
      <w:fldSimple w:instr=" SEQ Figura \* ARABIC ">
        <w:r w:rsidR="00612EBD">
          <w:rPr>
            <w:noProof/>
          </w:rPr>
          <w:t>9</w:t>
        </w:r>
      </w:fldSimple>
      <w:r>
        <w:t xml:space="preserve"> - Arquitetura do protocolo HTTP</w:t>
      </w:r>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t>Em 1997 foi publicada a primeira versão standardizada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5043EB9F" w:rsidR="00C474B5" w:rsidRDefault="00C474B5" w:rsidP="00A623E4">
      <w:r>
        <w:t>Em Maio de 2015 foi publicada a standardização mais recente do protocolo HTTP, a versão HTTP/2. Esta versão trouxe algumas diferenças em relação á anterior, como o facto de permitir um servidor popular a cache do cliente, ou o facto de ser um protocolo multiplexado, isto é, permite requests paralelos na mesma conexão.</w:t>
      </w:r>
    </w:p>
    <w:p w14:paraId="58B30C00" w14:textId="7EB2021E"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8228D4">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noteIndex" : 0 }, "schema" : "https://github.com/citation-style-language/schema/raw/master/csl-citation.json" }</w:instrText>
      </w:r>
      <w:r>
        <w:fldChar w:fldCharType="separate"/>
      </w:r>
      <w:r w:rsidR="00534740" w:rsidRPr="00534740">
        <w:rPr>
          <w:noProof/>
        </w:rPr>
        <w:t>(“HTTP/2 Usage,” 2017)</w:t>
      </w:r>
      <w:r>
        <w:fldChar w:fldCharType="end"/>
      </w:r>
      <w:r>
        <w:t>.</w:t>
      </w:r>
    </w:p>
    <w:p w14:paraId="1D1CE6E4" w14:textId="101CA62C" w:rsidR="00C43A27" w:rsidRDefault="00C43A27" w:rsidP="00A623E4"/>
    <w:p w14:paraId="361FA4DA" w14:textId="49089EF7" w:rsidR="00A335C5" w:rsidRDefault="00A335C5" w:rsidP="00A623E4">
      <w:r>
        <w:t>O protocolo HTTP está em constante evolução e novas capacidades e funcionalidades estão a ser testadas para serem integradas, que prova que o HTTP tem uma forte capacidade de ser extensível apesar de manter a sua simplicidade para a qual foi criado.</w:t>
      </w:r>
    </w:p>
    <w:p w14:paraId="23CD9C6F" w14:textId="77777777" w:rsidR="00C43A27" w:rsidRDefault="00C43A27" w:rsidP="00A623E4"/>
    <w:p w14:paraId="3A311476" w14:textId="77777777" w:rsidR="002B230A" w:rsidRDefault="002B230A" w:rsidP="00A623E4"/>
    <w:p w14:paraId="1E1A33F7" w14:textId="6FE31FD9" w:rsidR="007F5F7D" w:rsidRDefault="007F5F7D" w:rsidP="00A623E4"/>
    <w:p w14:paraId="7749CC27" w14:textId="75F1CF48" w:rsidR="007F5F7D" w:rsidRDefault="007F5F7D" w:rsidP="00A623E4">
      <w:r>
        <w:t>-- Browsers –</w:t>
      </w:r>
    </w:p>
    <w:p w14:paraId="58A9FE7B" w14:textId="3A5D86CB" w:rsidR="007F77AF" w:rsidRDefault="007F77AF" w:rsidP="00A623E4">
      <w:r>
        <w:lastRenderedPageBreak/>
        <w:t xml:space="preserve">O navegador web (conhecido como browser, oriundo do inglês web browser), </w:t>
      </w:r>
      <w:r w:rsidR="00A50E4B">
        <w:t>é um programa de software que permite que os utilizadores interajam com ficheiros hospedados em ser</w:t>
      </w:r>
      <w:r w:rsidR="00A31870">
        <w:t>vidores da rede através da sua forma de comunicação baseada em requests e responses. Permite visualizar texto, ficheiros multimédia e navegar entre páginas web.</w:t>
      </w:r>
    </w:p>
    <w:p w14:paraId="27C7BC08" w14:textId="2B06A75C" w:rsidR="007F5F7D" w:rsidRDefault="007F5F7D" w:rsidP="00A623E4"/>
    <w:p w14:paraId="7B1D2971" w14:textId="0967AF18" w:rsidR="007F5F7D" w:rsidRDefault="007F5F7D" w:rsidP="00A623E4">
      <w:r>
        <w:t>-- Te</w:t>
      </w:r>
      <w:r w:rsidR="006F4335">
        <w:t xml:space="preserve">cnologias de desenvolvimento web </w:t>
      </w:r>
      <w:r>
        <w:t>–</w:t>
      </w:r>
    </w:p>
    <w:p w14:paraId="4E8A4900" w14:textId="0C50AA85"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1F63B3A9" w:rsidR="00C17573" w:rsidRDefault="00C17573" w:rsidP="00C17573">
      <w:r>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 renderizar o seu conteúdo, que inclui texto, imagens, vídeo, etc.</w:t>
      </w:r>
      <w:r w:rsidR="004D1B01">
        <w:t xml:space="preserve"> O HTML vai na versão 5.0 e está muito relacionado com as CSS, que são folhas de estilo que descrevem como os elementos HTML serão disponibilizados no ecrã, do ponto de vista estético e organizacional.</w:t>
      </w:r>
    </w:p>
    <w:p w14:paraId="06925720" w14:textId="43961380" w:rsidR="001535EB" w:rsidRDefault="001535EB" w:rsidP="00A623E4"/>
    <w:p w14:paraId="6F76FD93" w14:textId="756A5737" w:rsidR="00866650" w:rsidRDefault="00866650" w:rsidP="00A623E4">
      <w:r>
        <w:t>Uma outra tecnologia que tem sido fundamental no desenvolvimento e na evolução da web, é o Javascript.</w:t>
      </w:r>
    </w:p>
    <w:p w14:paraId="0BA0C9AD" w14:textId="64CDE39F" w:rsidR="00866650" w:rsidRDefault="00866650" w:rsidP="00A623E4">
      <w:r>
        <w:t xml:space="preserve">O Javascript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B3E2D4C" w:rsidR="00035428" w:rsidRDefault="00035428" w:rsidP="00035428">
      <w:r>
        <w:t xml:space="preserve">O Javascript é uma linguagem de programação </w:t>
      </w:r>
      <w:r w:rsidRPr="00035428">
        <w:t>client-side</w:t>
      </w:r>
      <w:r>
        <w:t xml:space="preserve">, que significa que o código fonte é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desta </w:t>
      </w:r>
      <w:r>
        <w:lastRenderedPageBreak/>
        <w:t>forma a página disponibiliza de uma função a validar se o formulário está bem preenchido antes sequer de comunicar com o servidor.</w:t>
      </w:r>
    </w:p>
    <w:p w14:paraId="162D2236" w14:textId="000691B2" w:rsidR="00035428" w:rsidRDefault="00035428" w:rsidP="00035428">
      <w:r>
        <w:t>O Javascript evoluiu bastante e nos dias que correm já se estendem a outras funcionalidades bem mais complexas do que a validação de formulários.</w:t>
      </w:r>
    </w:p>
    <w:p w14:paraId="1EDCDC90" w14:textId="06C06610" w:rsidR="00AE7921" w:rsidRDefault="00AE7921" w:rsidP="00035428"/>
    <w:p w14:paraId="4FF631D9" w14:textId="139B17EA" w:rsidR="00AE7921" w:rsidRDefault="00AE7921" w:rsidP="00035428">
      <w:r>
        <w:t>O HTML juntamente com a CSS e o Javascript formam o conjunto de tecnologias base para o crescimento da web ao nível das tecnologias do lado cliente.</w:t>
      </w:r>
    </w:p>
    <w:p w14:paraId="7CE38769" w14:textId="77777777" w:rsidR="00035428" w:rsidRDefault="00035428" w:rsidP="00A623E4"/>
    <w:p w14:paraId="7B67DE90" w14:textId="77777777" w:rsidR="00AE7921" w:rsidRDefault="00AE7921" w:rsidP="00AE7921">
      <w:pPr>
        <w:keepNext/>
      </w:pPr>
      <w:r>
        <w:rPr>
          <w:noProof/>
          <w:lang w:eastAsia="pt-PT"/>
        </w:rPr>
        <w:drawing>
          <wp:inline distT="0" distB="0" distL="0" distR="0" wp14:anchorId="6A606724" wp14:editId="36C3EBDB">
            <wp:extent cx="5502910" cy="34023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02910" cy="3402330"/>
                    </a:xfrm>
                    <a:prstGeom prst="rect">
                      <a:avLst/>
                    </a:prstGeom>
                  </pic:spPr>
                </pic:pic>
              </a:graphicData>
            </a:graphic>
          </wp:inline>
        </w:drawing>
      </w:r>
    </w:p>
    <w:p w14:paraId="547AD69C" w14:textId="75DD17EA" w:rsidR="00035428" w:rsidRDefault="00AE7921" w:rsidP="00AE7921">
      <w:pPr>
        <w:pStyle w:val="Caption"/>
        <w:jc w:val="center"/>
      </w:pPr>
      <w:r>
        <w:t xml:space="preserve">Figura </w:t>
      </w:r>
      <w:fldSimple w:instr=" SEQ Figura \* ARABIC ">
        <w:r w:rsidR="00612EBD">
          <w:rPr>
            <w:noProof/>
          </w:rPr>
          <w:t>10</w:t>
        </w:r>
      </w:fldSimple>
      <w:r>
        <w:t xml:space="preserve"> - Client Side da web</w:t>
      </w:r>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1A6DCA76" w:rsidR="00CD1F8F" w:rsidRDefault="00CD1F8F" w:rsidP="00A623E4">
      <w:r>
        <w:t>Assim, temos os componente fundamentais para a arquitetura base de uma aplicação orientada para a web:</w:t>
      </w:r>
    </w:p>
    <w:p w14:paraId="34D4B37D" w14:textId="0B85E444" w:rsidR="00CD1F8F" w:rsidRDefault="00CD1F8F" w:rsidP="00CD1F8F">
      <w:pPr>
        <w:pStyle w:val="ListParagraph"/>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ListParagraph"/>
        <w:numPr>
          <w:ilvl w:val="0"/>
          <w:numId w:val="40"/>
        </w:numPr>
      </w:pPr>
      <w:r>
        <w:lastRenderedPageBreak/>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2">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66929FDA" w:rsidR="00CD1F8F" w:rsidRDefault="00CD1F8F" w:rsidP="00CD1F8F">
      <w:pPr>
        <w:pStyle w:val="Caption"/>
        <w:jc w:val="center"/>
      </w:pPr>
      <w:r>
        <w:t xml:space="preserve">Figura </w:t>
      </w:r>
      <w:fldSimple w:instr=" SEQ Figura \* ARABIC ">
        <w:r w:rsidR="00612EBD">
          <w:rPr>
            <w:noProof/>
          </w:rPr>
          <w:t>11</w:t>
        </w:r>
      </w:fldSimple>
      <w:r>
        <w:t xml:space="preserve"> - Arquitetura base de aplicações web</w:t>
      </w:r>
    </w:p>
    <w:p w14:paraId="78E59CF7" w14:textId="632D475D" w:rsidR="00CD1F8F" w:rsidRDefault="00CD1F8F" w:rsidP="00CD1F8F"/>
    <w:p w14:paraId="56AA12A1" w14:textId="77777777" w:rsidR="00CD1F8F" w:rsidRDefault="00CD1F8F" w:rsidP="00CD1F8F"/>
    <w:p w14:paraId="5B179EAA" w14:textId="12F51A17" w:rsidR="00CD1F8F" w:rsidRP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novas linguagens e frameworks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00D09EF1" w14:textId="77777777" w:rsidR="00AE7921" w:rsidRDefault="00AE7921" w:rsidP="00A623E4"/>
    <w:p w14:paraId="108DE36A" w14:textId="2046026C" w:rsidR="001535EB" w:rsidRDefault="001535EB" w:rsidP="00A623E4">
      <w:r>
        <w:t>-- CLoud Computing?</w:t>
      </w:r>
      <w:r w:rsidR="003347C8">
        <w:t xml:space="preserve"> Realidade Aumentada? Tecnologias Emergentes</w:t>
      </w:r>
      <w:r>
        <w:t xml:space="preserve"> </w:t>
      </w:r>
      <w:r w:rsidR="00336E5E">
        <w:t>–</w:t>
      </w:r>
    </w:p>
    <w:p w14:paraId="4E399014" w14:textId="4A2FADF1" w:rsidR="00336E5E" w:rsidRDefault="00336E5E" w:rsidP="00A623E4"/>
    <w:p w14:paraId="2230C96C" w14:textId="7FA6DD44" w:rsidR="00336E5E" w:rsidRDefault="00E0684E" w:rsidP="00A623E4">
      <w:r>
        <w:t>No entanto, no largo espectro das TI há várias áreas que têm vindo a emergir para além do foro da investigação. Vários ramos têm vindo a ser aposta quer na indústria, quer num contexto mais empresarial, devido ao seu estado de maturaç</w:t>
      </w:r>
      <w:r w:rsidR="00FB1535">
        <w:t>ão</w:t>
      </w:r>
      <w:r>
        <w:t xml:space="preserve"> que pode já ser suficientemente sólido para valer o risco</w:t>
      </w:r>
      <w:r w:rsidR="00FB1535">
        <w:t xml:space="preserve"> e aos benefícios que podem trazer</w:t>
      </w:r>
      <w:r>
        <w:t>.</w:t>
      </w:r>
    </w:p>
    <w:p w14:paraId="3F837629" w14:textId="1A308F5B" w:rsidR="00FB1535" w:rsidRDefault="00FB1535" w:rsidP="00A623E4">
      <w:r>
        <w:t xml:space="preserve">Um destes casos é a Realidade Aumentada, </w:t>
      </w:r>
      <w:r w:rsidR="00AC6B69">
        <w:t xml:space="preserve">que pode ser definida como “qualquer tecnologia que insere interfaces digitais no mundor real” </w:t>
      </w:r>
      <w:r w:rsidR="00534740">
        <w:fldChar w:fldCharType="begin" w:fldLock="1"/>
      </w:r>
      <w:r w:rsidR="008228D4">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 } ], "mendeley" : { "formattedCitation" : "(Mohn, 2015)", "plainTextFormattedCitation" : "(Mohn, 2015)", "previouslyFormattedCitation" : "(Mohn, 2015)" }, "properties" : { "noteIndex" : 0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rios como óculos ou smartphones  para projetar estas interfaces digitais no mundo real.</w:t>
      </w:r>
    </w:p>
    <w:p w14:paraId="4671C38A" w14:textId="16325B77"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Google Glass, que foram desenhados para munir os utilizadores de de interfaces digitais que os permitissem interagir de forma similar a que interagimos hoje com um smartphone, ou seja tirar fotografias, procurar direções, etc. No entanto, o Google Glass não se revelaram um sucesso apesar das grandes tecnológicas acreditarem que os acessórios tecnológicos como óculos, relógios ou pulseiras se tornariam eventualmente partes normais do dia a dia na sociedade.</w:t>
      </w:r>
    </w:p>
    <w:p w14:paraId="42188E1B" w14:textId="24332D93" w:rsidR="00C060DB" w:rsidRDefault="00C060DB" w:rsidP="00A623E4"/>
    <w:p w14:paraId="0ACD33EC" w14:textId="77777777" w:rsidR="00C060DB" w:rsidRDefault="00C060DB" w:rsidP="00C060DB">
      <w:pPr>
        <w:keepNext/>
      </w:pPr>
      <w:r>
        <w:rPr>
          <w:noProof/>
          <w:lang w:eastAsia="pt-PT"/>
        </w:rPr>
        <w:lastRenderedPageBreak/>
        <w:drawing>
          <wp:inline distT="0" distB="0" distL="0" distR="0" wp14:anchorId="55CE8C47" wp14:editId="5DBABCA8">
            <wp:extent cx="5502910" cy="299529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oogle_Glass_with_frame-1940x1056.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02910" cy="2995295"/>
                    </a:xfrm>
                    <a:prstGeom prst="rect">
                      <a:avLst/>
                    </a:prstGeom>
                  </pic:spPr>
                </pic:pic>
              </a:graphicData>
            </a:graphic>
          </wp:inline>
        </w:drawing>
      </w:r>
    </w:p>
    <w:p w14:paraId="5A6819CC" w14:textId="036A9938" w:rsidR="00C060DB" w:rsidRDefault="00C060DB" w:rsidP="00C060DB">
      <w:pPr>
        <w:pStyle w:val="Caption"/>
        <w:jc w:val="center"/>
      </w:pPr>
      <w:r>
        <w:t xml:space="preserve">Figura </w:t>
      </w:r>
      <w:fldSimple w:instr=" SEQ Figura \* ARABIC ">
        <w:r w:rsidR="00612EBD">
          <w:rPr>
            <w:noProof/>
          </w:rPr>
          <w:t>12</w:t>
        </w:r>
      </w:fldSimple>
      <w:r>
        <w:t xml:space="preserve"> - Exemplar Google Glass</w:t>
      </w:r>
    </w:p>
    <w:p w14:paraId="7CEC8AE6" w14:textId="4F18E6BD" w:rsidR="007F5F7D" w:rsidRDefault="007F5F7D" w:rsidP="00A623E4"/>
    <w:p w14:paraId="322B256D" w14:textId="77777777" w:rsidR="00501B09" w:rsidRDefault="00501B09" w:rsidP="00501B09">
      <w:pPr>
        <w:keepNext/>
      </w:pPr>
      <w:r>
        <w:rPr>
          <w:noProof/>
          <w:lang w:eastAsia="pt-PT"/>
        </w:rPr>
        <w:drawing>
          <wp:inline distT="0" distB="0" distL="0" distR="0" wp14:anchorId="02CA9E31" wp14:editId="7895158A">
            <wp:extent cx="5502910" cy="30238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oogle-glass-interface1.jpg"/>
                    <pic:cNvPicPr/>
                  </pic:nvPicPr>
                  <pic:blipFill>
                    <a:blip r:embed="rId24">
                      <a:extLst>
                        <a:ext uri="{28A0092B-C50C-407E-A947-70E740481C1C}">
                          <a14:useLocalDpi xmlns:a14="http://schemas.microsoft.com/office/drawing/2010/main" val="0"/>
                        </a:ext>
                      </a:extLst>
                    </a:blip>
                    <a:stretch>
                      <a:fillRect/>
                    </a:stretch>
                  </pic:blipFill>
                  <pic:spPr>
                    <a:xfrm>
                      <a:off x="0" y="0"/>
                      <a:ext cx="5502910" cy="3023870"/>
                    </a:xfrm>
                    <a:prstGeom prst="rect">
                      <a:avLst/>
                    </a:prstGeom>
                  </pic:spPr>
                </pic:pic>
              </a:graphicData>
            </a:graphic>
          </wp:inline>
        </w:drawing>
      </w:r>
    </w:p>
    <w:p w14:paraId="0958B7A8" w14:textId="6D2588D8" w:rsidR="00501B09" w:rsidRDefault="00501B09" w:rsidP="00501B09">
      <w:pPr>
        <w:pStyle w:val="Caption"/>
        <w:jc w:val="center"/>
      </w:pPr>
      <w:r>
        <w:t xml:space="preserve">Figura </w:t>
      </w:r>
      <w:fldSimple w:instr=" SEQ Figura \* ARABIC ">
        <w:r w:rsidR="00612EBD">
          <w:rPr>
            <w:noProof/>
          </w:rPr>
          <w:t>13</w:t>
        </w:r>
      </w:fldSimple>
      <w:r>
        <w:t xml:space="preserve"> - Google Glass Apps</w:t>
      </w:r>
    </w:p>
    <w:p w14:paraId="33550A89" w14:textId="68002BAB" w:rsidR="00332D48" w:rsidRDefault="00332D48" w:rsidP="00A623E4"/>
    <w:p w14:paraId="69983A60" w14:textId="3A3C3448" w:rsidR="00260277" w:rsidRDefault="00260277" w:rsidP="00A623E4"/>
    <w:p w14:paraId="3F5CDFC5" w14:textId="13BC614B"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computacionalmente poderosos o suficiente para proporcionarem a sensação de realidade. O desempenho da tecnologia de Realidade Aumentada é, neste momento uma das características na qual as empresas estão a investir para tornarem possível uma integração com o mundo real o </w:t>
      </w:r>
      <w:r>
        <w:lastRenderedPageBreak/>
        <w:t>mais suave e natural poss</w:t>
      </w:r>
      <w:r w:rsidR="009F57FF">
        <w:t xml:space="preserve">ível. Apesar disto vários setories da indústria têm vindo a apostar na integração de produtos de Realidade Aumentada, como são o caso do turismo onde já existem aplicações para smartphone capazes de dar informação ao utilizador acerca da realidade captada na câmara (por exemplo a app World Lens), ou o setor da indústria de produção onde criaram uma aplicação para smartphone que ajuda trabalhadores de um armazém a localizar objetos e ordenar pacotes, ou o setor da saúde, onde criaram uma plataforma suportada por vídeo chamada Viipar que funciona via Google Glass e ajuda </w:t>
      </w:r>
      <w:r w:rsidR="00415893">
        <w:t>um cirurgião durante uma cirurgia servindo de guia.</w:t>
      </w:r>
    </w:p>
    <w:p w14:paraId="3CED3F08" w14:textId="785D65F3" w:rsidR="00672BAE" w:rsidRDefault="00672BAE" w:rsidP="00A623E4"/>
    <w:p w14:paraId="321D21C6" w14:textId="3B227920" w:rsidR="00672BAE" w:rsidRDefault="00672BAE" w:rsidP="00A623E4">
      <w:r>
        <w:t>Outro paradigma tecnológico que emergiu ao longo dos últimos anos é o Cloud Computing que mudou a forma como s</w:t>
      </w:r>
      <w:r w:rsidR="008228D4">
        <w:t>ão fornecidos os serviços de TI.</w:t>
      </w:r>
    </w:p>
    <w:p w14:paraId="7A543FC5" w14:textId="1A51EE13" w:rsidR="001C4B72" w:rsidRDefault="008228D4" w:rsidP="00A623E4">
      <w:r>
        <w:t xml:space="preserve">O Cloud Computing consiste em “mover serviços, poder computacional ou dados para uma localização transparente, interna ou externa á organização em instalações centralizadas ou contratadas” </w:t>
      </w:r>
      <w:r>
        <w:fldChar w:fldCharType="begin" w:fldLock="1"/>
      </w:r>
      <w:r w:rsidR="0095065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noteIndex" : 0 }, "schema" : "https://github.com/citation-style-language/schema/raw/master/csl-citation.json" }</w:instrText>
      </w:r>
      <w:r>
        <w:fldChar w:fldCharType="separate"/>
      </w:r>
      <w:r w:rsidRPr="008228D4">
        <w:rPr>
          <w:noProof/>
        </w:rPr>
        <w:t>(“Cloud Computing: An Overview,” 2009)</w:t>
      </w:r>
      <w:r>
        <w:fldChar w:fldCharType="end"/>
      </w:r>
      <w:r>
        <w:t xml:space="preserve">. </w:t>
      </w:r>
    </w:p>
    <w:p w14:paraId="7EF581DA" w14:textId="1284C16D" w:rsidR="008228D4" w:rsidRDefault="008228D4" w:rsidP="00A623E4">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9FD3031" w14:textId="286FBF97" w:rsidR="00911472" w:rsidRDefault="00911472" w:rsidP="00A623E4"/>
    <w:p w14:paraId="37860903" w14:textId="77777777" w:rsidR="00911472" w:rsidRDefault="00911472" w:rsidP="00911472">
      <w:pPr>
        <w:keepNext/>
      </w:pPr>
      <w:r>
        <w:rPr>
          <w:noProof/>
          <w:lang w:eastAsia="pt-PT"/>
        </w:rPr>
        <w:drawing>
          <wp:inline distT="0" distB="0" distL="0" distR="0" wp14:anchorId="2B48A7E0" wp14:editId="026EAA4B">
            <wp:extent cx="5502910" cy="336359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a:extLst>
                        <a:ext uri="{28A0092B-C50C-407E-A947-70E740481C1C}">
                          <a14:useLocalDpi xmlns:a14="http://schemas.microsoft.com/office/drawing/2010/main" val="0"/>
                        </a:ext>
                      </a:extLst>
                    </a:blip>
                    <a:stretch>
                      <a:fillRect/>
                    </a:stretch>
                  </pic:blipFill>
                  <pic:spPr>
                    <a:xfrm>
                      <a:off x="0" y="0"/>
                      <a:ext cx="5502910" cy="3363595"/>
                    </a:xfrm>
                    <a:prstGeom prst="rect">
                      <a:avLst/>
                    </a:prstGeom>
                  </pic:spPr>
                </pic:pic>
              </a:graphicData>
            </a:graphic>
          </wp:inline>
        </w:drawing>
      </w:r>
    </w:p>
    <w:p w14:paraId="6215DE24" w14:textId="150810E1" w:rsidR="00911472" w:rsidRDefault="00911472" w:rsidP="00911472">
      <w:pPr>
        <w:pStyle w:val="Caption"/>
        <w:jc w:val="center"/>
      </w:pPr>
      <w:r>
        <w:t xml:space="preserve">Figura </w:t>
      </w:r>
      <w:fldSimple w:instr=" SEQ Figura \* ARABIC ">
        <w:r w:rsidR="00612EBD">
          <w:rPr>
            <w:noProof/>
          </w:rPr>
          <w:t>14</w:t>
        </w:r>
      </w:fldSimple>
      <w:r>
        <w:t xml:space="preserve"> - Arquitetura Cloud Computing</w:t>
      </w:r>
    </w:p>
    <w:p w14:paraId="24ECF1C3" w14:textId="77777777" w:rsidR="001C4B72" w:rsidRDefault="001C4B72" w:rsidP="00A623E4"/>
    <w:p w14:paraId="60E34253" w14:textId="77777777" w:rsidR="00AC2054" w:rsidRDefault="00AC2054" w:rsidP="00A623E4"/>
    <w:p w14:paraId="00E53AA5" w14:textId="05CF7874" w:rsidR="00A623E4" w:rsidRDefault="00A623E4" w:rsidP="00A623E4">
      <w:r>
        <w:t xml:space="preserve">O mundo da automação industrial pode beneficiar bastante da convergência com </w:t>
      </w:r>
      <w:r w:rsidR="00DD35C3">
        <w:t xml:space="preserve">paradigmas e </w:t>
      </w:r>
      <w:r>
        <w:t xml:space="preserve">tecnologias emergentes, </w:t>
      </w:r>
      <w:r w:rsidR="00DD35C3">
        <w:t>tirando</w:t>
      </w:r>
      <w:r w:rsidR="00AC2054">
        <w:t xml:space="preserve"> por exemplo</w:t>
      </w:r>
      <w:r w:rsidR="006C4DB3">
        <w:t xml:space="preserve"> partido da capacidade de resposta das mesmas</w:t>
      </w:r>
      <w:r>
        <w:t xml:space="preserve">, </w:t>
      </w:r>
      <w:r w:rsidR="006C4DB3">
        <w:t>das</w:t>
      </w:r>
      <w:r>
        <w:t xml:space="preserve"> animaç</w:t>
      </w:r>
      <w:r w:rsidR="006C4DB3">
        <w:t>ões</w:t>
      </w:r>
      <w:r>
        <w:t xml:space="preserve"> rica</w:t>
      </w:r>
      <w:r w:rsidR="006C4DB3">
        <w:t xml:space="preserve">s e que podem proporcionar melhores </w:t>
      </w:r>
      <w:r w:rsidR="006C4DB3">
        <w:lastRenderedPageBreak/>
        <w:t>experiências</w:t>
      </w:r>
      <w:r>
        <w:t xml:space="preserve"> e </w:t>
      </w:r>
      <w:r w:rsidR="006C4DB3">
        <w:t xml:space="preserve">da </w:t>
      </w:r>
      <w:r>
        <w:t>integração natural com outras partes da infraestrutura corporativa. Este conceito abre caminho para que todos os participantes de um determinado ciclo de produção possam obter acesso a informação acerca do mesmo de forma remota e em tempo real.</w:t>
      </w:r>
    </w:p>
    <w:p w14:paraId="71C6E2D4" w14:textId="77777777" w:rsidR="001535EB" w:rsidRDefault="001535EB" w:rsidP="00A623E4"/>
    <w:p w14:paraId="31A5B724" w14:textId="7DBDD6A3" w:rsidR="001535EB" w:rsidRDefault="001535EB" w:rsidP="00A623E4">
      <w:r>
        <w:t xml:space="preserve">-- indústria 4.0 </w:t>
      </w:r>
      <w:r w:rsidR="00950659">
        <w:t>–</w:t>
      </w:r>
    </w:p>
    <w:p w14:paraId="63657D00" w14:textId="248478F9" w:rsidR="00950659" w:rsidRDefault="00950659" w:rsidP="00A623E4">
      <w:r>
        <w:t>Esta evolução tecnológica a vários níveis leva-nos até ao termo “Indústria 4.0”.</w:t>
      </w:r>
    </w:p>
    <w:p w14:paraId="11B30B73" w14:textId="77777777" w:rsidR="00611144" w:rsidRDefault="00950659" w:rsidP="00A623E4">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rsidR="00213531">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w:t>
      </w:r>
      <w:r w:rsidR="00A42BC3">
        <w:t xml:space="preserve">Inovações como robótica avançada, cloud computing, inteligência artificial, smartphones, impressão 3D, entre outras, todas combinadas estão a mudar a forma como a indústria e os negócios são operados. </w:t>
      </w:r>
    </w:p>
    <w:p w14:paraId="060F9DB2" w14:textId="0AD1F40F" w:rsidR="00611144" w:rsidRDefault="00611144" w:rsidP="00A623E4"/>
    <w:p w14:paraId="62BC5A4E" w14:textId="77777777" w:rsidR="00611144" w:rsidRDefault="00611144" w:rsidP="00611144">
      <w:pPr>
        <w:keepNext/>
        <w:jc w:val="center"/>
      </w:pPr>
      <w:r>
        <w:rPr>
          <w:noProof/>
          <w:lang w:eastAsia="pt-PT"/>
        </w:rPr>
        <w:drawing>
          <wp:inline distT="0" distB="0" distL="0" distR="0" wp14:anchorId="0F844997" wp14:editId="68B2E45F">
            <wp:extent cx="5502910" cy="41275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02910" cy="4127500"/>
                    </a:xfrm>
                    <a:prstGeom prst="rect">
                      <a:avLst/>
                    </a:prstGeom>
                  </pic:spPr>
                </pic:pic>
              </a:graphicData>
            </a:graphic>
          </wp:inline>
        </w:drawing>
      </w:r>
    </w:p>
    <w:p w14:paraId="338C8ACA" w14:textId="375BC625" w:rsidR="00611144" w:rsidRDefault="00611144" w:rsidP="00611144">
      <w:pPr>
        <w:pStyle w:val="Caption"/>
        <w:jc w:val="center"/>
      </w:pPr>
      <w:r>
        <w:t xml:space="preserve">Figura </w:t>
      </w:r>
      <w:fldSimple w:instr=" SEQ Figura \* ARABIC ">
        <w:r w:rsidR="00612EBD">
          <w:rPr>
            <w:noProof/>
          </w:rPr>
          <w:t>15</w:t>
        </w:r>
      </w:fldSimple>
      <w:r>
        <w:t xml:space="preserve"> - Indústria 4.0</w:t>
      </w:r>
    </w:p>
    <w:p w14:paraId="50C12F8C" w14:textId="77777777" w:rsidR="00611144" w:rsidRDefault="00611144" w:rsidP="00A623E4"/>
    <w:p w14:paraId="6297F193" w14:textId="412DCABB" w:rsidR="00950659" w:rsidRDefault="00A42BC3" w:rsidP="00A623E4">
      <w:r>
        <w:t>Da perspetiva da indústria de produção,</w:t>
      </w:r>
      <w:r w:rsidR="00E507F0">
        <w:t xml:space="preserve"> significa que um robot consegue conectar-se remotamente a um sistema computacional e este por sua vez pode controlar robots com muito pouca (ou nenhuma) intervenção humana.</w:t>
      </w:r>
      <w:r>
        <w:t xml:space="preserve"> </w:t>
      </w:r>
      <w:r w:rsidR="00E507F0">
        <w:t>E</w:t>
      </w:r>
      <w:r>
        <w:t xml:space="preserve">stas </w:t>
      </w:r>
      <w:r w:rsidR="00E507F0">
        <w:t>integrações e relações entre paradigmas</w:t>
      </w:r>
      <w:r>
        <w:t xml:space="preserve"> trouxeram á tona o conceito de “</w:t>
      </w:r>
      <w:r w:rsidR="00213531">
        <w:t>smart factories</w:t>
      </w:r>
      <w:r>
        <w:t>”</w:t>
      </w:r>
      <w:r w:rsidR="00213531">
        <w:t xml:space="preserve"> (fábricas inteligentes) que consistem em sistemas ciber-físicos capazes de monitorizar processos físicos relativos a uma linha de produção (ou relacionado com). Estes processos físicos serão capazes de </w:t>
      </w:r>
      <w:r w:rsidR="00213531">
        <w:lastRenderedPageBreak/>
        <w:t xml:space="preserve">comunicar e cooperar entre eles e também com humanos em tempo real. Sintetizando, uma fábrica para ser considerada uma “smart factory” deve incluir quatro fatores: interoperabilidade, transparência na informação, assistência técnica e tomada de decisões descentralizada </w:t>
      </w:r>
      <w:r w:rsidR="00213531">
        <w:fldChar w:fldCharType="begin" w:fldLock="1"/>
      </w:r>
      <w:r w:rsidR="00F10B1C">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rsidR="00213531">
        <w:fldChar w:fldCharType="separate"/>
      </w:r>
      <w:r w:rsidR="00213531" w:rsidRPr="00213531">
        <w:rPr>
          <w:noProof/>
        </w:rPr>
        <w:t>(Boone, 2017)</w:t>
      </w:r>
      <w:r w:rsidR="00213531">
        <w:fldChar w:fldCharType="end"/>
      </w:r>
      <w:r w:rsidR="00213531">
        <w:t>.</w:t>
      </w:r>
    </w:p>
    <w:p w14:paraId="01956712" w14:textId="135A3639" w:rsidR="00611144" w:rsidRDefault="00611144" w:rsidP="00A623E4"/>
    <w:p w14:paraId="5699BC46" w14:textId="77777777" w:rsidR="00611144" w:rsidRDefault="00611144" w:rsidP="00611144">
      <w:pPr>
        <w:keepNext/>
      </w:pPr>
      <w:r>
        <w:rPr>
          <w:noProof/>
          <w:lang w:eastAsia="pt-PT"/>
        </w:rPr>
        <w:drawing>
          <wp:inline distT="0" distB="0" distL="0" distR="0" wp14:anchorId="3B8B907B" wp14:editId="4B49C607">
            <wp:extent cx="5502910" cy="401256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7">
                      <a:extLst>
                        <a:ext uri="{28A0092B-C50C-407E-A947-70E740481C1C}">
                          <a14:useLocalDpi xmlns:a14="http://schemas.microsoft.com/office/drawing/2010/main" val="0"/>
                        </a:ext>
                      </a:extLst>
                    </a:blip>
                    <a:stretch>
                      <a:fillRect/>
                    </a:stretch>
                  </pic:blipFill>
                  <pic:spPr>
                    <a:xfrm>
                      <a:off x="0" y="0"/>
                      <a:ext cx="5502910" cy="4012565"/>
                    </a:xfrm>
                    <a:prstGeom prst="rect">
                      <a:avLst/>
                    </a:prstGeom>
                  </pic:spPr>
                </pic:pic>
              </a:graphicData>
            </a:graphic>
          </wp:inline>
        </w:drawing>
      </w:r>
    </w:p>
    <w:p w14:paraId="06DEF5E3" w14:textId="6EFF7B99" w:rsidR="00611144" w:rsidRDefault="00611144" w:rsidP="00611144">
      <w:pPr>
        <w:pStyle w:val="Caption"/>
        <w:jc w:val="center"/>
      </w:pPr>
      <w:r>
        <w:t xml:space="preserve">Figura </w:t>
      </w:r>
      <w:fldSimple w:instr=" SEQ Figura \* ARABIC ">
        <w:r w:rsidR="00612EBD">
          <w:rPr>
            <w:noProof/>
          </w:rPr>
          <w:t>16</w:t>
        </w:r>
      </w:fldSimple>
      <w:r>
        <w:t xml:space="preserve"> - Fábrica Inteligente</w:t>
      </w:r>
    </w:p>
    <w:p w14:paraId="3D694D8F" w14:textId="77777777" w:rsidR="00611144" w:rsidRDefault="00611144" w:rsidP="00A623E4"/>
    <w:p w14:paraId="7AD4F7DC" w14:textId="5900CB1E" w:rsidR="00861A98" w:rsidRDefault="00861A98" w:rsidP="00A623E4">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udade de um sistema permitirem e também guiarem humanos na tomada de decisões e apoiarem humanos na concretização de tarefas que são de complexidade alta ou inseguras. Por último, a tomada de decisões descentralizadas refere-se á capacidade de sistemas ciber-físicos tomarem decisões autonomamente sem intervenção humana.</w:t>
      </w:r>
    </w:p>
    <w:p w14:paraId="0E7D1844" w14:textId="7E21E769" w:rsidR="00F57D09" w:rsidRDefault="00F57D09" w:rsidP="00A623E4">
      <w:r>
        <w:t xml:space="preserve">Dito isto, é fácil </w:t>
      </w:r>
      <w:r w:rsidR="00114359">
        <w:t>perceber</w:t>
      </w:r>
      <w:r>
        <w:t xml:space="preserve"> que empresas que adotem uma abordagem de “</w:t>
      </w:r>
      <w:r w:rsidR="0078551B">
        <w:t>I</w:t>
      </w:r>
      <w:r>
        <w:t>ndústria 4.0” deverão manter alguns aspetos em atenção como a digitalização completa das suas operações que é necessária e a reestruturação de produtos e serviços pode também o ser.</w:t>
      </w:r>
    </w:p>
    <w:p w14:paraId="65608EC3" w14:textId="69218027" w:rsidR="00F57D09" w:rsidRDefault="00114359" w:rsidP="00A623E4">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795F569" w14:textId="77777777" w:rsidR="001535EB" w:rsidRDefault="001535EB" w:rsidP="00A623E4"/>
    <w:p w14:paraId="26F317C7" w14:textId="24089D73" w:rsidR="007F5F7D" w:rsidRDefault="007F5F7D" w:rsidP="00A623E4">
      <w:r>
        <w:t>-- benefícios para as HMIs –</w:t>
      </w:r>
    </w:p>
    <w:p w14:paraId="798D006B" w14:textId="5E918891" w:rsidR="005646A7" w:rsidRDefault="00A20841" w:rsidP="00A623E4">
      <w:r>
        <w:t>O ponto de contacto entre um operador e uma máquina é f</w:t>
      </w:r>
      <w:r w:rsidR="00F002AC">
        <w:t>undamental e quanto mais capaz</w:t>
      </w:r>
      <w:r>
        <w:t xml:space="preserve"> </w:t>
      </w:r>
      <w:r w:rsidR="00F002AC">
        <w:t xml:space="preserve">este for </w:t>
      </w:r>
      <w:r>
        <w:t>de fornecer a informação certa no momento certo e de providenciar as melhores ferramentas para o operador atuar, melhor. Com os avanços tecnológicos já descritos, este ponto de contacto</w:t>
      </w:r>
      <w:r w:rsidR="00F002AC">
        <w:t xml:space="preserve">, chamado de HMI (Human-Machine Interface), </w:t>
      </w:r>
      <w:r>
        <w:t>pode-se tornar numa interface inteligente que assiste e guia o operador</w:t>
      </w:r>
      <w:r w:rsidR="00F002AC">
        <w:t xml:space="preserve"> nas suas decisões e nas suas ações.</w:t>
      </w:r>
    </w:p>
    <w:p w14:paraId="176E854B" w14:textId="6B6AEA3C" w:rsidR="00F002AC" w:rsidRDefault="00F002AC" w:rsidP="00F002AC">
      <w:r>
        <w:t>Uma HMI pode-se descrever como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7FA8DE0E" w14:textId="659FF274" w:rsidR="00F002AC" w:rsidRDefault="00F002AC" w:rsidP="00F002AC"/>
    <w:p w14:paraId="12E2384A" w14:textId="77777777" w:rsidR="00F002AC" w:rsidRDefault="00F002AC" w:rsidP="00F002AC">
      <w:pPr>
        <w:keepNext/>
      </w:pPr>
      <w:r>
        <w:rPr>
          <w:noProof/>
          <w:lang w:eastAsia="pt-PT"/>
        </w:rPr>
        <w:drawing>
          <wp:inline distT="0" distB="0" distL="0" distR="0" wp14:anchorId="136BA153" wp14:editId="047A789B">
            <wp:extent cx="5502910" cy="320548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8">
                      <a:extLst>
                        <a:ext uri="{28A0092B-C50C-407E-A947-70E740481C1C}">
                          <a14:useLocalDpi xmlns:a14="http://schemas.microsoft.com/office/drawing/2010/main" val="0"/>
                        </a:ext>
                      </a:extLst>
                    </a:blip>
                    <a:stretch>
                      <a:fillRect/>
                    </a:stretch>
                  </pic:blipFill>
                  <pic:spPr>
                    <a:xfrm>
                      <a:off x="0" y="0"/>
                      <a:ext cx="5502910" cy="3205480"/>
                    </a:xfrm>
                    <a:prstGeom prst="rect">
                      <a:avLst/>
                    </a:prstGeom>
                  </pic:spPr>
                </pic:pic>
              </a:graphicData>
            </a:graphic>
          </wp:inline>
        </w:drawing>
      </w:r>
    </w:p>
    <w:p w14:paraId="44253C02" w14:textId="59A24A5B" w:rsidR="00F002AC" w:rsidRDefault="00F002AC" w:rsidP="00F002AC">
      <w:pPr>
        <w:pStyle w:val="Caption"/>
        <w:jc w:val="center"/>
      </w:pPr>
      <w:r>
        <w:t xml:space="preserve">Figura </w:t>
      </w:r>
      <w:fldSimple w:instr=" SEQ Figura \* ARABIC ">
        <w:r w:rsidR="00612EBD">
          <w:rPr>
            <w:noProof/>
          </w:rPr>
          <w:t>17</w:t>
        </w:r>
      </w:fldSimple>
      <w:r>
        <w:t xml:space="preserve"> - Human-Machine Interface</w:t>
      </w:r>
    </w:p>
    <w:p w14:paraId="1031018A" w14:textId="4AEDC62B" w:rsidR="00F002AC" w:rsidRDefault="00F002AC" w:rsidP="00A623E4"/>
    <w:p w14:paraId="147D5377" w14:textId="1D3A53B1" w:rsidR="00F10B1C" w:rsidRDefault="00F10B1C" w:rsidP="00F10B1C">
      <w:r>
        <w:t xml:space="preserve">Uma HMI deve ter em consideração fatores como a segurança, ergonomia, os standards da indústria, uma clara definição dos requisitos funcionais, o nível de conhecimento do operador, etc. </w:t>
      </w:r>
    </w:p>
    <w:p w14:paraId="26F7C01E" w14:textId="77777777" w:rsidR="00F10B1C" w:rsidRDefault="00F10B1C" w:rsidP="00F10B1C">
      <w:r>
        <w:t>É essencial que a HMI desenvolvida responda claramente às seguintes questões:</w:t>
      </w:r>
    </w:p>
    <w:p w14:paraId="0992081B" w14:textId="77777777" w:rsidR="00F10B1C" w:rsidRDefault="00F10B1C" w:rsidP="00F10B1C">
      <w:pPr>
        <w:pStyle w:val="ListParagraph"/>
        <w:numPr>
          <w:ilvl w:val="0"/>
          <w:numId w:val="42"/>
        </w:numPr>
        <w:spacing w:after="160" w:line="259" w:lineRule="auto"/>
        <w:jc w:val="left"/>
      </w:pPr>
      <w:r>
        <w:t>Quantas serão e quais as funções controladas pela interface?</w:t>
      </w:r>
    </w:p>
    <w:p w14:paraId="424DB90B" w14:textId="77777777" w:rsidR="00F10B1C" w:rsidRDefault="00F10B1C" w:rsidP="00F10B1C">
      <w:pPr>
        <w:pStyle w:val="ListParagraph"/>
        <w:numPr>
          <w:ilvl w:val="0"/>
          <w:numId w:val="42"/>
        </w:numPr>
        <w:spacing w:after="160" w:line="259" w:lineRule="auto"/>
        <w:jc w:val="left"/>
      </w:pPr>
      <w:r>
        <w:t>Como será controlada cada função? Existem diversas possibilidades como botões, switches, etc.</w:t>
      </w:r>
    </w:p>
    <w:p w14:paraId="3AC0AE8B" w14:textId="77777777" w:rsidR="00F10B1C" w:rsidRDefault="00F10B1C" w:rsidP="00F10B1C">
      <w:pPr>
        <w:pStyle w:val="ListParagraph"/>
        <w:numPr>
          <w:ilvl w:val="0"/>
          <w:numId w:val="42"/>
        </w:numPr>
        <w:spacing w:after="160" w:line="259" w:lineRule="auto"/>
        <w:jc w:val="left"/>
      </w:pPr>
      <w:r>
        <w:lastRenderedPageBreak/>
        <w:t>Qual o tipo de feedback a dar ao operador que melhor serve o propósito quando este está a executar funções na HMI?</w:t>
      </w:r>
    </w:p>
    <w:p w14:paraId="0CF4D248" w14:textId="77777777" w:rsidR="00F10B1C" w:rsidRDefault="00F10B1C" w:rsidP="00F10B1C">
      <w:pPr>
        <w:pStyle w:val="ListParagraph"/>
        <w:numPr>
          <w:ilvl w:val="0"/>
          <w:numId w:val="42"/>
        </w:numPr>
        <w:spacing w:after="160" w:line="259" w:lineRule="auto"/>
        <w:jc w:val="left"/>
      </w:pPr>
      <w:r>
        <w:t>Para cada função na HMI, o operador necessita de obter que informação prévia?</w:t>
      </w:r>
    </w:p>
    <w:p w14:paraId="2733C815" w14:textId="565302F5" w:rsidR="00F10B1C" w:rsidRDefault="00F10B1C" w:rsidP="00F10B1C">
      <w:r w:rsidRPr="00F10B1C">
        <w:rPr>
          <w:lang w:val="en-US"/>
        </w:rPr>
        <w:t xml:space="preserve">Segundo artigo divulgado pela inside machines </w:t>
      </w:r>
      <w:r>
        <w:fldChar w:fldCharType="begin" w:fldLock="1"/>
      </w:r>
      <w:r w:rsidR="00B0303C">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noteIndex" : 0 }, "schema" : "https://github.com/citation-style-language/schema/raw/master/csl-citation.json" }</w:instrText>
      </w:r>
      <w:r>
        <w:fldChar w:fldCharType="separate"/>
      </w:r>
      <w:r w:rsidRPr="00F10B1C">
        <w:rPr>
          <w:noProof/>
          <w:lang w:val="en-US"/>
        </w:rPr>
        <w:t xml:space="preserve">(“How to best design an HMI system: a proper interface between a machine and its human operator greatly impacts efficiency and ease of use and should promote a harmonized connection between the two. </w:t>
      </w:r>
      <w:r w:rsidRPr="00F10B1C">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088FA2C0" w14:textId="77777777" w:rsidR="00F10B1C" w:rsidRDefault="00F10B1C" w:rsidP="00F10B1C">
      <w:pPr>
        <w:pStyle w:val="ListParagraph"/>
        <w:numPr>
          <w:ilvl w:val="0"/>
          <w:numId w:val="43"/>
        </w:numPr>
        <w:spacing w:after="160" w:line="259" w:lineRule="auto"/>
        <w:ind w:left="720"/>
        <w:jc w:val="left"/>
      </w:pPr>
      <w:r w:rsidRPr="00864062">
        <w:rPr>
          <w:b/>
        </w:rPr>
        <w:t>Panel Layout</w:t>
      </w:r>
      <w:r>
        <w:t>: o panel deve ser desenhado para fornecer ao operador grupos de informação relacionada de uma forma previsível e consistente.</w:t>
      </w:r>
    </w:p>
    <w:p w14:paraId="0963606B" w14:textId="77777777" w:rsidR="00F10B1C" w:rsidRPr="00864062" w:rsidRDefault="00F10B1C" w:rsidP="00F10B1C">
      <w:pPr>
        <w:pStyle w:val="ListParagraph"/>
        <w:numPr>
          <w:ilvl w:val="0"/>
          <w:numId w:val="43"/>
        </w:numPr>
        <w:spacing w:after="160" w:line="259" w:lineRule="auto"/>
        <w:ind w:left="720"/>
        <w:jc w:val="left"/>
        <w:rPr>
          <w:b/>
        </w:rPr>
      </w:pPr>
      <w:r w:rsidRPr="00864062">
        <w:rPr>
          <w:b/>
        </w:rPr>
        <w:t>Seleção de componentes da HMI</w:t>
      </w:r>
    </w:p>
    <w:p w14:paraId="447692FB" w14:textId="77777777" w:rsidR="00F10B1C" w:rsidRDefault="00F10B1C" w:rsidP="00F10B1C">
      <w:pPr>
        <w:pStyle w:val="ListParagraph"/>
        <w:numPr>
          <w:ilvl w:val="0"/>
          <w:numId w:val="43"/>
        </w:numPr>
        <w:spacing w:after="160" w:line="259" w:lineRule="auto"/>
        <w:ind w:left="720"/>
        <w:jc w:val="left"/>
      </w:pPr>
      <w:r w:rsidRPr="00864062">
        <w:rPr>
          <w:b/>
        </w:rPr>
        <w:t>Esquema de cores</w:t>
      </w:r>
      <w:r>
        <w:t>: a chave para um esquema de cores eficiente é a simplicidade. Demasiadas cores devem ser evitadas e o modelo do semáforo para ações chave pode ser usado, como vermelho para Stop, amarelo para avisos e verde para OK/Start.</w:t>
      </w:r>
    </w:p>
    <w:p w14:paraId="13F1842C" w14:textId="77777777" w:rsidR="00F10B1C" w:rsidRDefault="00F10B1C" w:rsidP="00F10B1C">
      <w:pPr>
        <w:pStyle w:val="ListParagraph"/>
        <w:numPr>
          <w:ilvl w:val="0"/>
          <w:numId w:val="43"/>
        </w:numPr>
        <w:spacing w:after="160" w:line="259" w:lineRule="auto"/>
        <w:ind w:left="720"/>
        <w:jc w:val="left"/>
      </w:pPr>
      <w:r w:rsidRPr="00864062">
        <w:rPr>
          <w:b/>
        </w:rPr>
        <w:t>Feedback</w:t>
      </w:r>
      <w:r>
        <w:t>: o Feedback é crítico</w:t>
      </w:r>
      <w:r w:rsidRPr="0042500C">
        <w:t xml:space="preserve"> </w:t>
      </w:r>
      <w:r>
        <w:t>para a eficiência e eficácia do operador e este pode ser visual, sonoro, tátil ou uma combinação destes.</w:t>
      </w:r>
    </w:p>
    <w:p w14:paraId="33684F6C" w14:textId="77777777" w:rsidR="00F10B1C" w:rsidRPr="00864062" w:rsidRDefault="00F10B1C" w:rsidP="00F10B1C">
      <w:pPr>
        <w:pStyle w:val="ListParagraph"/>
        <w:numPr>
          <w:ilvl w:val="0"/>
          <w:numId w:val="43"/>
        </w:numPr>
        <w:spacing w:after="160" w:line="259" w:lineRule="auto"/>
        <w:ind w:left="720"/>
        <w:jc w:val="left"/>
        <w:rPr>
          <w:b/>
        </w:rPr>
      </w:pPr>
      <w:r w:rsidRPr="00864062">
        <w:rPr>
          <w:b/>
        </w:rPr>
        <w:t>Considerações de segurança</w:t>
      </w:r>
    </w:p>
    <w:p w14:paraId="43BBA7FE" w14:textId="77777777" w:rsidR="00F10B1C" w:rsidRDefault="00F10B1C" w:rsidP="00F10B1C">
      <w:r>
        <w:t>Uma HMI deve ter a capacidade de efetuar a conexão com o sistema/equipamento que está debaixo do seu controlo, assim como outros sistemas/equipamentos que estejam possivelmente relacionados.</w:t>
      </w:r>
    </w:p>
    <w:p w14:paraId="1128993D" w14:textId="3E2666FF" w:rsidR="00F10B1C" w:rsidRDefault="00F10B1C" w:rsidP="00F10B1C">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624A2A2A" w14:textId="3D35CF71" w:rsidR="00DA0FD3" w:rsidRDefault="00DA0FD3" w:rsidP="00F10B1C"/>
    <w:p w14:paraId="1ECF91C1" w14:textId="44CAE1A1" w:rsidR="00DA0FD3" w:rsidRPr="00AD7BE2" w:rsidRDefault="00DA0FD3" w:rsidP="00DA0FD3">
      <w:r>
        <w:t>Ainda o mesmo artigo refere que uma interface apropriada entre a máquina e o operador humano tem um grande impacto na eficiência e na facilidade de uso da mesma, e deve promover uma ligação harmoniosa entre ambos, constatando também  que uma HMI para ser confiável e fornecer um desempenho seguro, eficiente e intuitivo depende da aplicação das melhores práticas de engenharia no design, na produção, nos testes e nos processos de garantia de qualidade.</w:t>
      </w:r>
    </w:p>
    <w:p w14:paraId="5463EA6E" w14:textId="77777777" w:rsidR="00DA0FD3" w:rsidRPr="00724114" w:rsidRDefault="00DA0FD3" w:rsidP="00F10B1C"/>
    <w:p w14:paraId="33C1A0B3" w14:textId="77777777" w:rsidR="00F002AC" w:rsidRDefault="00F002AC" w:rsidP="00A623E4"/>
    <w:p w14:paraId="73C9FE0A" w14:textId="09B2DD89" w:rsidR="007F5F7D" w:rsidRDefault="007F5F7D" w:rsidP="00A623E4"/>
    <w:p w14:paraId="2DE98DC3" w14:textId="1FACA7C6" w:rsidR="007F5F7D" w:rsidRDefault="007F5F7D" w:rsidP="00A623E4">
      <w:r>
        <w:t xml:space="preserve">-- </w:t>
      </w:r>
      <w:r w:rsidR="00B0303C">
        <w:t>Sistemas SCADA</w:t>
      </w:r>
      <w:r>
        <w:t xml:space="preserve"> </w:t>
      </w:r>
      <w:r w:rsidR="00B0303C">
        <w:t>–</w:t>
      </w:r>
    </w:p>
    <w:p w14:paraId="4B677EBA" w14:textId="1A10D9A8" w:rsidR="00B0303C" w:rsidRDefault="00B0303C" w:rsidP="00A623E4"/>
    <w:p w14:paraId="6693EA0B" w14:textId="48120065" w:rsidR="007F38BA" w:rsidRDefault="00B0303C" w:rsidP="00A623E4">
      <w:r>
        <w:lastRenderedPageBreak/>
        <w:t xml:space="preserve">Sistemas SCADA são sistemas que utilizam tecnologias de computação e comunicação para automatizar e apoiar a monitorização e controlo de processos industriais </w:t>
      </w:r>
      <w:r>
        <w:fldChar w:fldCharType="begin" w:fldLock="1"/>
      </w:r>
      <w:r w:rsidR="007F38BA">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fldChar w:fldCharType="separate"/>
      </w:r>
      <w:r w:rsidRPr="00B0303C">
        <w:rPr>
          <w:noProof/>
        </w:rPr>
        <w:t>(Constain, Queiroz, &amp; Catarina, 2011)</w:t>
      </w:r>
      <w:r>
        <w:fldChar w:fldCharType="end"/>
      </w:r>
      <w:r>
        <w:t xml:space="preserve">. </w:t>
      </w:r>
      <w:r w:rsidR="007F38BA">
        <w:t xml:space="preserve"> </w:t>
      </w:r>
    </w:p>
    <w:p w14:paraId="5B05DC2E" w14:textId="2572EF08" w:rsidR="00B0303C" w:rsidRDefault="00B0303C" w:rsidP="00A623E4">
      <w:r>
        <w:t>O termo SCADA provém do inglês “Supervisory Control and Data Acquisition”</w:t>
      </w:r>
      <w:r w:rsidR="00DD58C5">
        <w:t>, cuja tradução literal é Controlo Su</w:t>
      </w:r>
      <w:r w:rsidR="007F38BA">
        <w:t xml:space="preserve">pervisório e Aquisição de Dados, e como o próprio nome indica o foco do sistema é a um nível supervisório, ou seja, é um pacote de software que se posiciona por cima do hardware com o qual faz interface </w:t>
      </w:r>
      <w:r w:rsidR="007F38BA">
        <w:fldChar w:fldCharType="begin" w:fldLock="1"/>
      </w:r>
      <w:r w:rsidR="00F51AF4">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fldChar w:fldCharType="separate"/>
      </w:r>
      <w:r w:rsidR="007F38BA" w:rsidRPr="007F38BA">
        <w:rPr>
          <w:noProof/>
        </w:rPr>
        <w:t>(Daneels &amp; Salter, 1999, p. 339)</w:t>
      </w:r>
      <w:r w:rsidR="007F38BA">
        <w:fldChar w:fldCharType="end"/>
      </w:r>
      <w:r w:rsidR="007F38BA">
        <w:t>.</w:t>
      </w:r>
    </w:p>
    <w:p w14:paraId="137AC9BE" w14:textId="442ECD6C" w:rsidR="00B0303C" w:rsidRDefault="00B0303C" w:rsidP="00A623E4">
      <w:r>
        <w:t>Este tipo de sistemas está bastante implem</w:t>
      </w:r>
      <w:r w:rsidR="00DD58C5">
        <w:t>entado em ambientes industriais e tem capacidades para apoiar em sistemas complexos ou geograficamente dispersos, na medida em que podem recolher os dados de grandes quatidades de fontes para depois serem apresentados a um operador de maneira intuitiva e amigável.</w:t>
      </w:r>
      <w:r w:rsidR="00D109CE">
        <w:t xml:space="preserve"> As vantagem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Default="00231589" w:rsidP="00A623E4">
      <w:r>
        <w:t>De uma forma genérica pode-se arquitetar um sistema SCADA de acordo com a figura seguinte.</w:t>
      </w:r>
    </w:p>
    <w:p w14:paraId="1CC9B9FB" w14:textId="77777777" w:rsidR="00231589" w:rsidRDefault="00231589" w:rsidP="00231589">
      <w:pPr>
        <w:keepNext/>
      </w:pPr>
      <w:r>
        <w:rPr>
          <w:noProof/>
          <w:lang w:eastAsia="pt-PT"/>
        </w:rPr>
        <w:drawing>
          <wp:inline distT="0" distB="0" distL="0" distR="0" wp14:anchorId="63CAD7E7" wp14:editId="258DA6E4">
            <wp:extent cx="5502910" cy="307334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9">
                      <a:extLst>
                        <a:ext uri="{28A0092B-C50C-407E-A947-70E740481C1C}">
                          <a14:useLocalDpi xmlns:a14="http://schemas.microsoft.com/office/drawing/2010/main" val="0"/>
                        </a:ext>
                      </a:extLst>
                    </a:blip>
                    <a:stretch>
                      <a:fillRect/>
                    </a:stretch>
                  </pic:blipFill>
                  <pic:spPr>
                    <a:xfrm>
                      <a:off x="0" y="0"/>
                      <a:ext cx="5502910" cy="3073344"/>
                    </a:xfrm>
                    <a:prstGeom prst="rect">
                      <a:avLst/>
                    </a:prstGeom>
                  </pic:spPr>
                </pic:pic>
              </a:graphicData>
            </a:graphic>
          </wp:inline>
        </w:drawing>
      </w:r>
    </w:p>
    <w:p w14:paraId="46F00A6B" w14:textId="4C8B5247" w:rsidR="00231589" w:rsidRDefault="00231589" w:rsidP="00231589">
      <w:pPr>
        <w:pStyle w:val="Caption"/>
        <w:jc w:val="center"/>
      </w:pPr>
      <w:r>
        <w:t xml:space="preserve">Figura </w:t>
      </w:r>
      <w:fldSimple w:instr=" SEQ Figura \* ARABIC ">
        <w:r w:rsidR="00612EBD">
          <w:rPr>
            <w:noProof/>
          </w:rPr>
          <w:t>18</w:t>
        </w:r>
      </w:fldSimple>
      <w:r>
        <w:t xml:space="preserve"> - Arquitetura Sistema SCADA</w:t>
      </w:r>
    </w:p>
    <w:p w14:paraId="1429A464" w14:textId="77777777" w:rsidR="00A623E4" w:rsidRPr="00352309" w:rsidRDefault="00A623E4" w:rsidP="00352309"/>
    <w:p w14:paraId="644B2FE8" w14:textId="163BEEE4" w:rsidR="007D2B0F" w:rsidRDefault="007D2B0F" w:rsidP="007D2B0F"/>
    <w:p w14:paraId="144861DE" w14:textId="7EB2A6FC" w:rsidR="00231589" w:rsidRDefault="00735659" w:rsidP="007D2B0F">
      <w:r>
        <w:t>Através d</w:t>
      </w:r>
      <w:r w:rsidR="00231589">
        <w:t xml:space="preserve">a </w:t>
      </w:r>
      <w:r>
        <w:t>F</w:t>
      </w:r>
      <w:r w:rsidR="00231589">
        <w:t>igura</w:t>
      </w:r>
      <w:r>
        <w:t xml:space="preserve"> anterior é possível constatar que</w:t>
      </w:r>
      <w:r w:rsidR="00231589">
        <w:t xml:space="preserve"> um sistema SCADA pode basear-se em: um SCADA Server para integrar toda a informação oriunda dos PLCs e/ou dos clientes de forma a tornar todos os componentes do sistema num sistema </w:t>
      </w:r>
      <w:r w:rsidR="00372970">
        <w:t>único e integrado, clientes SCADA diretamente ligados (por exemplo por Ethernet) ao SCADA Server, um Web Server para servir através de protocolos web, e clientes SCADA web que conectam com o Web Server através da internet.</w:t>
      </w:r>
      <w:r w:rsidR="00675387">
        <w:t xml:space="preserve"> Adjacente ao sistema SCADA estão sensores e atuadores no processo físico para obter informação do mesmo e atuar sobre </w:t>
      </w:r>
      <w:r w:rsidR="00675387">
        <w:lastRenderedPageBreak/>
        <w:t>ele, um ou mais PLCs para receber a informação do processo físico e dar as ordens a executar sobre o mesmo.</w:t>
      </w:r>
      <w:r w:rsidR="00E601AF">
        <w:t xml:space="preserve"> No entanto é relevante realçar que este é apenas um esboço de uma possível arquitetura de sistemas SCADA e que os mesmos podem ser mais complexos.</w:t>
      </w:r>
    </w:p>
    <w:p w14:paraId="222F2B31" w14:textId="77777777" w:rsidR="002E31CC" w:rsidRDefault="002E31CC" w:rsidP="007D2B0F"/>
    <w:p w14:paraId="2D725558" w14:textId="3E7B2E7B" w:rsidR="00735659" w:rsidRDefault="00735659" w:rsidP="007D2B0F">
      <w:r>
        <w:t>Algumas das funcionalidades típicas de sistemas SCADA são:</w:t>
      </w:r>
    </w:p>
    <w:p w14:paraId="16B2ECD8" w14:textId="0E04C982" w:rsidR="00735659" w:rsidRDefault="00735659" w:rsidP="00735659">
      <w:pPr>
        <w:pStyle w:val="ListParagraph"/>
        <w:numPr>
          <w:ilvl w:val="0"/>
          <w:numId w:val="45"/>
        </w:numPr>
      </w:pPr>
      <w:r>
        <w:t>Controlo de acessos: utilizadores são definidos por grupos com as respetivas permissões</w:t>
      </w:r>
    </w:p>
    <w:p w14:paraId="68B34336" w14:textId="515B0146" w:rsidR="001C56E0" w:rsidRDefault="001C56E0" w:rsidP="00735659">
      <w:pPr>
        <w:pStyle w:val="ListParagraph"/>
        <w:numPr>
          <w:ilvl w:val="0"/>
          <w:numId w:val="45"/>
        </w:numPr>
      </w:pPr>
      <w:r>
        <w:t>Criação de diagramas sinópticos que representam determinadas áreas do processo. Este tipo de diagrama é no fundo uma representação com a estrutura e arquitetura do processo onde se podem utilizar imagens/objetos gráficos ou texto</w:t>
      </w:r>
    </w:p>
    <w:p w14:paraId="1395EE93" w14:textId="18A6178B" w:rsidR="00735659" w:rsidRDefault="00735659" w:rsidP="00735659">
      <w:pPr>
        <w:pStyle w:val="ListParagraph"/>
        <w:numPr>
          <w:ilvl w:val="0"/>
          <w:numId w:val="45"/>
        </w:numPr>
      </w:pPr>
      <w:r>
        <w:t>Conceito de objetos gráficos que ficam ligados a variáveis do processo</w:t>
      </w:r>
      <w:r w:rsidR="001C56E0">
        <w:t>: normalmente estes objetos vêm incluidos em livrarias gráficas e podem ser utilizados nos diagramas sinópticos</w:t>
      </w:r>
    </w:p>
    <w:p w14:paraId="36E1F687" w14:textId="474CE2C5" w:rsidR="001C56E0" w:rsidRDefault="001C56E0" w:rsidP="00735659">
      <w:pPr>
        <w:pStyle w:val="ListParagraph"/>
        <w:numPr>
          <w:ilvl w:val="0"/>
          <w:numId w:val="45"/>
        </w:numPr>
      </w:pPr>
      <w:r>
        <w:t>Gráficos de tendências das variáveis do processo: permitem analisar de forma rápida e intuitiva a evolução das mesmas</w:t>
      </w:r>
    </w:p>
    <w:p w14:paraId="6BA488D7" w14:textId="16F59551" w:rsidR="001C56E0" w:rsidRDefault="001C56E0" w:rsidP="00735659">
      <w:pPr>
        <w:pStyle w:val="ListParagraph"/>
        <w:numPr>
          <w:ilvl w:val="0"/>
          <w:numId w:val="45"/>
        </w:numPr>
      </w:pPr>
      <w:r>
        <w:t>Alarmística: permite monitorizar automaticamente determinadas variáveis do processo e assim que cumpridas certas restrições, lançar alarmes para o operador</w:t>
      </w:r>
    </w:p>
    <w:p w14:paraId="666DF1FB" w14:textId="52A91D9C" w:rsidR="001C56E0" w:rsidRDefault="001C56E0" w:rsidP="00735659">
      <w:pPr>
        <w:pStyle w:val="ListParagraph"/>
        <w:numPr>
          <w:ilvl w:val="0"/>
          <w:numId w:val="45"/>
        </w:numPr>
      </w:pPr>
      <w:r>
        <w:t>Histórico: registo de todos os eventos relevantes ao processo</w:t>
      </w:r>
    </w:p>
    <w:p w14:paraId="3CE1DE43" w14:textId="0120475B" w:rsidR="001C56E0" w:rsidRDefault="001C56E0" w:rsidP="00735659">
      <w:pPr>
        <w:pStyle w:val="ListParagraph"/>
        <w:numPr>
          <w:ilvl w:val="0"/>
          <w:numId w:val="45"/>
        </w:numPr>
      </w:pPr>
      <w:r>
        <w:t xml:space="preserve">Relatórios: </w:t>
      </w:r>
      <w:r w:rsidR="00CB534B">
        <w:t>compilar determinada informação em formato de relatórios de forma a tornar a tomada de decisão mais eficaz</w:t>
      </w:r>
    </w:p>
    <w:p w14:paraId="4E5E0DAE" w14:textId="45CFA69B" w:rsidR="00CB534B" w:rsidRDefault="00CB534B" w:rsidP="00735659">
      <w:pPr>
        <w:pStyle w:val="ListParagraph"/>
        <w:numPr>
          <w:ilvl w:val="0"/>
          <w:numId w:val="45"/>
        </w:numPr>
      </w:pPr>
      <w:r>
        <w:t>Controlo de processos: código desenvolvido em linguagens de programação (como Visual Basic, C ou até Java) pode ser incorporado em sistemas SCADA de forma a poder programar tarefas que respondam a eventos do sistema. Por exemplo enviar comandos ao sistema de controlo para ligar ou desligar equipamentos, entre outros</w:t>
      </w:r>
    </w:p>
    <w:p w14:paraId="4A37739B" w14:textId="05B239C3" w:rsidR="00E04023" w:rsidRDefault="00E04023" w:rsidP="00E04023"/>
    <w:p w14:paraId="215EA6F0" w14:textId="378E7AA3" w:rsidR="00E04023" w:rsidRDefault="00E04023" w:rsidP="00E04023">
      <w:r>
        <w:t>Assim, de uma forma resumida pode-se considerar que os sistemas SCADA trazem potenciais benefícios como a capacidade de detalhar automaticamente a natureza e gravidade de determinados problemas em áreas do processo eliminando a necessidade de monitorização manual, possibilidade de acesso remoto ao sistema através da Internet e um portátil/smartphone/tablet que permite maior controlo e monitorizaç</w:t>
      </w:r>
      <w:r w:rsidR="000C79D9">
        <w:t>ão, operadores deixam de ter necessidade de manter centenas de registos relativos a variáveis do processo dado que o sistema permite acesso a esta informação a qualquer momento, a utilização deste tipo de ssitemas garante que todas as áreas do processo envolvidas são integradas numa plataforma comum permitindo um melhor relacionamento entre os dados, entre outros.</w:t>
      </w:r>
    </w:p>
    <w:p w14:paraId="70039574" w14:textId="77777777" w:rsidR="002E31CC" w:rsidRDefault="002E31CC" w:rsidP="00E04023"/>
    <w:p w14:paraId="0905A199" w14:textId="7A451787" w:rsidR="00C65376" w:rsidRDefault="008821DD" w:rsidP="007D2B0F">
      <w:pPr>
        <w:pStyle w:val="Heading2"/>
        <w:ind w:firstLine="708"/>
      </w:pPr>
      <w:bookmarkStart w:id="10" w:name="_Toc484442681"/>
      <w:r w:rsidRPr="002A4B1A">
        <w:lastRenderedPageBreak/>
        <w:t>2.</w:t>
      </w:r>
      <w:r w:rsidR="00352309">
        <w:t>6</w:t>
      </w:r>
      <w:r w:rsidRPr="002A4B1A">
        <w:t xml:space="preserve"> </w:t>
      </w:r>
      <w:bookmarkEnd w:id="10"/>
      <w:r w:rsidR="00BC40E5">
        <w:t>Abordagens Existentes</w:t>
      </w:r>
    </w:p>
    <w:p w14:paraId="69C6E8DA" w14:textId="484794B1" w:rsidR="007D2B0F" w:rsidRPr="007D2B0F" w:rsidRDefault="007D2B0F" w:rsidP="007D2B0F">
      <w:r w:rsidRPr="001869F6">
        <w:rPr>
          <w:highlight w:val="yellow"/>
        </w:rPr>
        <w:t>O objetivo desta secção será de falar sobre as abordagens já existentes, sustentando-me em artigos científicos e em alguns casos de aplicações reais. Cada sub-secção poderá referir vários artigos ou várias abordagens que já existam.</w:t>
      </w:r>
    </w:p>
    <w:p w14:paraId="68014C8A" w14:textId="75526DD5" w:rsidR="00C4798E" w:rsidRDefault="00C4798E" w:rsidP="007D2B0F">
      <w:pPr>
        <w:pStyle w:val="Heading2"/>
        <w:ind w:left="708" w:firstLine="708"/>
      </w:pPr>
      <w:bookmarkStart w:id="11" w:name="_Toc484442682"/>
      <w:r w:rsidRPr="002A4B1A">
        <w:t>2.</w:t>
      </w:r>
      <w:r w:rsidR="00352309">
        <w:t>6</w:t>
      </w:r>
      <w:r>
        <w:t>.1</w:t>
      </w:r>
      <w:r w:rsidRPr="002A4B1A">
        <w:t xml:space="preserve"> </w:t>
      </w:r>
      <w:r>
        <w:t>Controlo e Automação na Indústria</w:t>
      </w:r>
      <w:bookmarkEnd w:id="11"/>
    </w:p>
    <w:p w14:paraId="4F70E1CB" w14:textId="77777777" w:rsidR="00C3125E" w:rsidRDefault="00C3125E" w:rsidP="00C3125E"/>
    <w:p w14:paraId="764C7CA3" w14:textId="5EF566EA" w:rsidR="00C3125E" w:rsidRDefault="00C3125E" w:rsidP="00C3125E">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077A0B5C" w14:textId="580F3B23" w:rsidR="00C3125E" w:rsidRDefault="007546AC" w:rsidP="00C3125E">
      <w:r>
        <w:t>Quando a Audi redesenhou o modelo A3, necessitou de uma linha de produção nova que tinha requisitos específicos do ponto de vista da flexibilidade que necessitava, a performance e o diagnóstico para uma solução de automação.</w:t>
      </w:r>
      <w:r w:rsidR="00AA2AE0">
        <w:t xml:space="preserve"> A solução passou por utilizar PLCs de alta perfomance dado que o sistema na sua totalidade utilizava 800 robots, assim como HMIs apropriadas e customizadas ao contexto que permitiam visualizar as células de produção.</w:t>
      </w:r>
      <w:r w:rsidR="00547EEF">
        <w:t xml:space="preserve"> Como resultado foi obtida uma rede de automação capaz de dar resposta ao desafio lançado, ou seja, mais rápida do ponto de vista de produção, mais fácil e flexível de programar, se acontecem falhas são simples de detetar e diagnosticar o problema e que acaba por ter como consequência operadores melhor preparados para dar início a manutenção preditiva antes que o problema se torne grave.</w:t>
      </w:r>
    </w:p>
    <w:p w14:paraId="5B5C8C33" w14:textId="4D5C1F9F" w:rsidR="00F51AF4" w:rsidRDefault="00F51AF4" w:rsidP="00C3125E">
      <w:r>
        <w:t>Numa outr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B22E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C3125E">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C3125E">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w:t>
      </w:r>
      <w:r w:rsidR="00B62F93">
        <w:lastRenderedPageBreak/>
        <w:t xml:space="preserve">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1F6A0EE1" w:rsidR="00B22E6B" w:rsidRDefault="00B22E6B" w:rsidP="00C3125E">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automação.</w:t>
      </w:r>
    </w:p>
    <w:p w14:paraId="1F29183E" w14:textId="77777777" w:rsidR="00B22E6B" w:rsidRDefault="00B22E6B" w:rsidP="00B22E6B">
      <w:pPr>
        <w:keepNext/>
        <w:jc w:val="center"/>
      </w:pPr>
      <w:r>
        <w:rPr>
          <w:noProof/>
          <w:lang w:eastAsia="pt-PT"/>
        </w:rPr>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30">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316BE5A4" w14:textId="51AAD495" w:rsidR="00B22E6B" w:rsidRDefault="00B22E6B" w:rsidP="00B22E6B">
      <w:pPr>
        <w:pStyle w:val="Caption"/>
        <w:jc w:val="center"/>
      </w:pPr>
      <w:r>
        <w:t xml:space="preserve">Figura </w:t>
      </w:r>
      <w:fldSimple w:instr=" SEQ Figura \* ARABIC ">
        <w:r w:rsidR="00612EBD">
          <w:rPr>
            <w:noProof/>
          </w:rPr>
          <w:t>19</w:t>
        </w:r>
      </w:fldSimple>
      <w:r>
        <w:t xml:space="preserve"> - Ganhos de Tempo (Fonte: </w:t>
      </w:r>
      <w:r>
        <w:fldChar w:fldCharType="begin" w:fldLock="1"/>
      </w:r>
      <w:r w:rsidR="00BF2650">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r>
        <w:t>)</w:t>
      </w:r>
    </w:p>
    <w:p w14:paraId="57DB93FE" w14:textId="6CCF4F02" w:rsidR="004C0BCA" w:rsidRDefault="004C0BCA" w:rsidP="004C0BCA"/>
    <w:p w14:paraId="6816F98F" w14:textId="4C8AD837" w:rsidR="004C0BCA" w:rsidRDefault="004C0BCA" w:rsidP="004C0BCA">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2F35A1">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1BE6C4C7" w14:textId="6EF8E48C" w:rsidR="00BF2650" w:rsidRDefault="00BF2650" w:rsidP="004C0BCA"/>
    <w:p w14:paraId="0959F5CB" w14:textId="5803A560" w:rsidR="00AF13F1" w:rsidRDefault="00BF2650" w:rsidP="004C0BCA">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4A0C64">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type" : "article-journal", "volume" : "64" }, "uris" : [ "http://www.mendeley.com/documents/?uuid=53184ebd-0dea-43ed-bd61-1d27fcc3c525" ] } ], "mendeley" : { "formattedCitation" : "(Gill, 2017)", "plainTextFormattedCitation" : "(Gill, 2017)", "previously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AA45FAC" w14:textId="3BC947F1" w:rsidR="00785D94" w:rsidRDefault="00785D94" w:rsidP="00C3125E"/>
    <w:p w14:paraId="33D9A9E4" w14:textId="0D2CE5A6" w:rsidR="007214BE" w:rsidRDefault="007F2A06" w:rsidP="00C3125E">
      <w:r>
        <w:t>Um outro caso n</w:t>
      </w:r>
      <w:bookmarkStart w:id="12" w:name="_GoBack"/>
      <w:bookmarkEnd w:id="12"/>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612EBD">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w:t>
      </w:r>
      <w:r w:rsidR="004A0C64">
        <w:lastRenderedPageBreak/>
        <w:t xml:space="preserve">qualidade e velocidade </w:t>
      </w:r>
      <w:r>
        <w:t>ao</w:t>
      </w:r>
      <w:r w:rsidR="004A0C64">
        <w:t xml:space="preserve"> processamento do peixe, assim como redução do trabalho manual e respetivos custos.</w:t>
      </w:r>
    </w:p>
    <w:p w14:paraId="74300BDA" w14:textId="20BAF0C3" w:rsidR="00612EBD" w:rsidRDefault="00612EBD" w:rsidP="00C3125E">
      <w:r>
        <w:t>O embalamento e paletização de fim de linha é um termo que inclui várias ações como carregar filetes para caixas abertas, pesar, fechar e catalogar as caixas, passar as caixas por detetor de metais e paletizar os produtos. Estas ações até até á proposta de solução de automação eram executadas manualmente.</w:t>
      </w:r>
    </w:p>
    <w:p w14:paraId="3EB33737" w14:textId="7D552408" w:rsidR="00612EBD" w:rsidRDefault="00612EBD" w:rsidP="00C3125E">
      <w:r>
        <w:t>A solução proposta consistia numa linha automatizada capaz de abrir, fechar, pesar, catalogar e paletizar as caixas, como 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1">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4654545F" w14:textId="6CB4ADCD" w:rsidR="00612EBD" w:rsidRDefault="00612EBD" w:rsidP="00612EBD">
      <w:pPr>
        <w:pStyle w:val="Caption"/>
        <w:jc w:val="center"/>
      </w:pPr>
      <w:r>
        <w:t xml:space="preserve">Figura </w:t>
      </w:r>
      <w:fldSimple w:instr=" SEQ Figura \* ARABIC ">
        <w:r>
          <w:rPr>
            <w:noProof/>
          </w:rPr>
          <w:t>20</w:t>
        </w:r>
      </w:fldSimple>
      <w:r>
        <w:t xml:space="preserve"> - Linha de Paletização Automatizada </w:t>
      </w:r>
      <w:r>
        <w:fldChar w:fldCharType="begin" w:fldLock="1"/>
      </w:r>
      <w:r w:rsidR="00AF396C">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fldChar w:fldCharType="separate"/>
      </w:r>
      <w:r w:rsidRPr="00612EBD">
        <w:rPr>
          <w:b w:val="0"/>
          <w:noProof/>
        </w:rPr>
        <w:t>(Kerezovic &amp; Sziebig, 2016)</w:t>
      </w:r>
      <w:r>
        <w:fldChar w:fldCharType="end"/>
      </w:r>
    </w:p>
    <w:p w14:paraId="7B3A35BC" w14:textId="437CFA1B" w:rsidR="00612EBD" w:rsidRDefault="00612EBD" w:rsidP="00612EBD"/>
    <w:p w14:paraId="2C93B27B" w14:textId="35DB405D" w:rsidR="00612EBD" w:rsidRDefault="00612EBD" w:rsidP="00612EBD">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740FF6F" w14:textId="7575740F" w:rsidR="00035265" w:rsidRDefault="00035265" w:rsidP="00612EBD"/>
    <w:p w14:paraId="35F248D4" w14:textId="697984A2" w:rsidR="001F59BA" w:rsidRDefault="001F59BA" w:rsidP="00612EBD">
      <w:r>
        <w:t xml:space="preserve">Os grandes armazéns e centros de distru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42CA95B9" w:rsidR="00041C1E" w:rsidRDefault="00041C1E" w:rsidP="00612EBD">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34536A">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 } ], "mendeley" : { "formattedCitation" : "(Sowinski, 2017)", "plainTextFormattedCitation" : "(Sowinski, 2017)", "previouslyFormattedCitation" : "(Sowinski, 2017)" }, "properties" : { "noteIndex" : 0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108B803E" w:rsidR="0034536A" w:rsidRDefault="0034536A" w:rsidP="00612EBD">
      <w:r>
        <w:t>Outro fator chave para a crescente necessidade de soluções de automação é o aumento do custo laboral derivado de novos salários mínimos e o aumento de volume de negócios através do “e-commerce”, onde as grandes empresas como a Amazon contratam milhares de trabalhadores de armazém e forçam outras a darem melhores condições para se manterem atrativas.</w:t>
      </w:r>
    </w:p>
    <w:p w14:paraId="52C3765B" w14:textId="7A63C13E" w:rsidR="0034536A" w:rsidRDefault="0034536A" w:rsidP="00612EBD">
      <w:r>
        <w:lastRenderedPageBreak/>
        <w:t xml:space="preserve">Posto isto, é claro para as empresas que faz todo o sentido tornarem-se o mais independente possíveis destas variabilidades, e como tal, tendem a investir em software e soluções mecanizadas, ou até mesmo armazéns 100% automáticos </w:t>
      </w:r>
      <w:r>
        <w:fldChar w:fldCharType="begin" w:fldLock="1"/>
      </w:r>
      <w:r>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 } ], "mendeley" : { "formattedCitation" : "(Sowinski, 2017)", "plainTextFormattedCitation" : "(Sowinski, 2017)" }, "properties" : { "noteIndex" : 0 }, "schema" : "https://github.com/citation-style-language/schema/raw/master/csl-citation.json" }</w:instrText>
      </w:r>
      <w:r>
        <w:fldChar w:fldCharType="separate"/>
      </w:r>
      <w:r w:rsidRPr="0034536A">
        <w:rPr>
          <w:noProof/>
        </w:rPr>
        <w:t>(Sowinski, 2017)</w:t>
      </w:r>
      <w:r>
        <w:fldChar w:fldCharType="end"/>
      </w:r>
      <w:r>
        <w:t>.</w:t>
      </w:r>
    </w:p>
    <w:p w14:paraId="097824D5" w14:textId="77777777" w:rsidR="00035265" w:rsidRPr="00612EBD" w:rsidRDefault="00035265" w:rsidP="00612EBD"/>
    <w:p w14:paraId="33084051" w14:textId="431F6EE3" w:rsidR="00C4798E" w:rsidRDefault="00C4798E" w:rsidP="007D2B0F">
      <w:pPr>
        <w:pStyle w:val="Heading2"/>
        <w:ind w:left="708" w:firstLine="708"/>
      </w:pPr>
      <w:bookmarkStart w:id="13" w:name="_Toc484442683"/>
      <w:r w:rsidRPr="002A4B1A">
        <w:t>2.</w:t>
      </w:r>
      <w:r w:rsidR="00352309">
        <w:t>6</w:t>
      </w:r>
      <w:r>
        <w:t>.2</w:t>
      </w:r>
      <w:r w:rsidRPr="002A4B1A">
        <w:t xml:space="preserve"> </w:t>
      </w:r>
      <w:r>
        <w:t>Sistemas Web-Based para Controlo e Automação</w:t>
      </w:r>
      <w:bookmarkEnd w:id="13"/>
    </w:p>
    <w:p w14:paraId="21DFFEF5" w14:textId="154B09EE" w:rsidR="00C4798E" w:rsidRPr="002A4B1A" w:rsidRDefault="00C4798E" w:rsidP="007D2B0F">
      <w:pPr>
        <w:pStyle w:val="Heading2"/>
        <w:ind w:left="708" w:firstLine="708"/>
      </w:pPr>
      <w:bookmarkStart w:id="14" w:name="_Toc484442684"/>
      <w:r w:rsidRPr="002A4B1A">
        <w:t>2.</w:t>
      </w:r>
      <w:r w:rsidR="00352309">
        <w:t>6</w:t>
      </w:r>
      <w:r>
        <w:t>.3</w:t>
      </w:r>
      <w:r w:rsidRPr="002A4B1A">
        <w:t xml:space="preserve"> </w:t>
      </w:r>
      <w:r>
        <w:t>Realidade Aumentada na Indústria</w:t>
      </w:r>
      <w:bookmarkEnd w:id="14"/>
    </w:p>
    <w:p w14:paraId="0905A19B" w14:textId="3D2CE565" w:rsidR="00924ABE" w:rsidRDefault="00924ABE" w:rsidP="00AA60D4">
      <w:pPr>
        <w:pStyle w:val="Heading1"/>
      </w:pPr>
      <w:bookmarkStart w:id="15" w:name="_Toc484442685"/>
      <w:r w:rsidRPr="002A4B1A">
        <w:t xml:space="preserve">3. </w:t>
      </w:r>
      <w:r w:rsidR="00BA26C3">
        <w:t>Análise</w:t>
      </w:r>
      <w:r w:rsidR="00D739F9">
        <w:t xml:space="preserve"> do </w:t>
      </w:r>
      <w:r w:rsidR="00C4798E">
        <w:t>Problema</w:t>
      </w:r>
      <w:bookmarkEnd w:id="15"/>
    </w:p>
    <w:p w14:paraId="7E691639" w14:textId="08E92140" w:rsidR="003B1627" w:rsidRPr="003B1627" w:rsidRDefault="003B1627" w:rsidP="003B1627">
      <w:r w:rsidRPr="001869F6">
        <w:rPr>
          <w:highlight w:val="yellow"/>
        </w:rPr>
        <w:t>Não fará parte da entrega de Julho.</w:t>
      </w:r>
    </w:p>
    <w:p w14:paraId="0B88FB6F" w14:textId="1C472DCD" w:rsidR="00C4798E" w:rsidRDefault="00C4798E" w:rsidP="00C4798E">
      <w:pPr>
        <w:pStyle w:val="Heading1"/>
      </w:pPr>
      <w:bookmarkStart w:id="16" w:name="_Toc484442686"/>
      <w:r>
        <w:t>4</w:t>
      </w:r>
      <w:r w:rsidRPr="002A4B1A">
        <w:t xml:space="preserve">. </w:t>
      </w:r>
      <w:r>
        <w:t>Desenvolvimento do Projeto</w:t>
      </w:r>
      <w:bookmarkEnd w:id="16"/>
    </w:p>
    <w:p w14:paraId="71B4CC10" w14:textId="3E9BFD19" w:rsidR="003B1627" w:rsidRPr="003B1627" w:rsidRDefault="003B1627" w:rsidP="003B1627">
      <w:r w:rsidRPr="001869F6">
        <w:rPr>
          <w:highlight w:val="yellow"/>
        </w:rPr>
        <w:t>Não fará parte da entrega de Julho.</w:t>
      </w:r>
    </w:p>
    <w:p w14:paraId="12CAC4A0" w14:textId="629C8EF2" w:rsidR="00C4798E" w:rsidRDefault="00C4798E" w:rsidP="00C4798E">
      <w:pPr>
        <w:pStyle w:val="Heading1"/>
      </w:pPr>
      <w:bookmarkStart w:id="17" w:name="_Toc484442687"/>
      <w:r>
        <w:t>5</w:t>
      </w:r>
      <w:r w:rsidRPr="002A4B1A">
        <w:t xml:space="preserve">. </w:t>
      </w:r>
      <w:r>
        <w:t>Conclusões</w:t>
      </w:r>
      <w:bookmarkEnd w:id="17"/>
    </w:p>
    <w:p w14:paraId="5C8468D9" w14:textId="77777777" w:rsidR="003B1627" w:rsidRPr="003B1627" w:rsidRDefault="003B1627" w:rsidP="003B1627">
      <w:r w:rsidRPr="001869F6">
        <w:rPr>
          <w:highlight w:val="yellow"/>
        </w:rPr>
        <w:t>Não fará parte da entrega de Julho.</w:t>
      </w:r>
    </w:p>
    <w:p w14:paraId="2B24D3FA" w14:textId="77777777" w:rsidR="003B1627" w:rsidRPr="003B1627" w:rsidRDefault="003B1627" w:rsidP="003B1627"/>
    <w:p w14:paraId="4CF8E798" w14:textId="76E29BB9" w:rsidR="00C4798E" w:rsidRPr="00A3138C" w:rsidRDefault="00C4798E" w:rsidP="00C4798E">
      <w:pPr>
        <w:pStyle w:val="Heading1"/>
        <w:rPr>
          <w:lang w:val="en-US"/>
        </w:rPr>
      </w:pPr>
      <w:bookmarkStart w:id="18" w:name="_Toc484442688"/>
      <w:r w:rsidRPr="00A3138C">
        <w:rPr>
          <w:lang w:val="en-US"/>
        </w:rPr>
        <w:t>6. Referências</w:t>
      </w:r>
      <w:bookmarkEnd w:id="18"/>
    </w:p>
    <w:p w14:paraId="6E7D0064" w14:textId="458D9D31" w:rsidR="004B3084" w:rsidRPr="00A3138C" w:rsidRDefault="004B3084" w:rsidP="004B3084">
      <w:pPr>
        <w:rPr>
          <w:lang w:val="en-US"/>
        </w:rPr>
      </w:pPr>
    </w:p>
    <w:p w14:paraId="6D1E2F6A" w14:textId="3A52E8F3" w:rsidR="0034536A" w:rsidRPr="0034536A" w:rsidRDefault="004B3084" w:rsidP="0034536A">
      <w:pPr>
        <w:widowControl w:val="0"/>
        <w:autoSpaceDE w:val="0"/>
        <w:autoSpaceDN w:val="0"/>
        <w:adjustRightInd w:val="0"/>
        <w:spacing w:line="240" w:lineRule="auto"/>
        <w:ind w:left="480" w:hanging="480"/>
        <w:rPr>
          <w:rFonts w:ascii="Calibri" w:hAnsi="Calibri" w:cs="Calibri"/>
          <w:noProof/>
        </w:rPr>
      </w:pPr>
      <w:r>
        <w:fldChar w:fldCharType="begin" w:fldLock="1"/>
      </w:r>
      <w:r w:rsidRPr="00A3138C">
        <w:rPr>
          <w:lang w:val="en-US"/>
        </w:rPr>
        <w:instrText xml:space="preserve">ADDIN Mendeley Bibliography CSL_BIBLIOGRAPHY </w:instrText>
      </w:r>
      <w:r>
        <w:fldChar w:fldCharType="separate"/>
      </w:r>
      <w:r w:rsidR="0034536A" w:rsidRPr="0034536A">
        <w:rPr>
          <w:rFonts w:ascii="Calibri" w:hAnsi="Calibri" w:cs="Calibri"/>
          <w:noProof/>
          <w:lang w:val="en-US"/>
        </w:rPr>
        <w:t xml:space="preserve">3D printing -- Additive manufacturing: An introduction. </w:t>
      </w:r>
      <w:r w:rsidR="0034536A" w:rsidRPr="0034536A">
        <w:rPr>
          <w:rFonts w:ascii="Calibri" w:hAnsi="Calibri" w:cs="Calibri"/>
          <w:noProof/>
        </w:rPr>
        <w:t>(2014). Retrieved from http://search.ebscohost.com/login.aspx?direct=true&amp;site=eds-live&amp;db=bth&amp;AN=97629391</w:t>
      </w:r>
    </w:p>
    <w:p w14:paraId="3A0DE3A7" w14:textId="77777777" w:rsidR="0034536A" w:rsidRPr="0034536A" w:rsidRDefault="0034536A" w:rsidP="0034536A">
      <w:pPr>
        <w:widowControl w:val="0"/>
        <w:autoSpaceDE w:val="0"/>
        <w:autoSpaceDN w:val="0"/>
        <w:adjustRightInd w:val="0"/>
        <w:spacing w:line="240" w:lineRule="auto"/>
        <w:ind w:left="480" w:hanging="480"/>
        <w:rPr>
          <w:rFonts w:ascii="Calibri" w:hAnsi="Calibri" w:cs="Calibri"/>
          <w:noProof/>
        </w:rPr>
      </w:pPr>
      <w:r w:rsidRPr="0034536A">
        <w:rPr>
          <w:rFonts w:ascii="Calibri" w:hAnsi="Calibri" w:cs="Calibri"/>
          <w:noProof/>
        </w:rPr>
        <w:t xml:space="preserve">Alphonsus, E. R., &amp; Abdullah, M. O. (2016). A review on the applications of programmable logic controllers (PLCs), </w:t>
      </w:r>
      <w:r w:rsidRPr="0034536A">
        <w:rPr>
          <w:rFonts w:ascii="Calibri" w:hAnsi="Calibri" w:cs="Calibri"/>
          <w:i/>
          <w:iCs/>
          <w:noProof/>
        </w:rPr>
        <w:t>60 OP</w:t>
      </w:r>
      <w:r w:rsidRPr="0034536A">
        <w:rPr>
          <w:rFonts w:ascii="Calibri" w:hAnsi="Calibri" w:cs="Calibri"/>
          <w:noProof/>
        </w:rPr>
        <w:t>-</w:t>
      </w:r>
      <w:r w:rsidRPr="0034536A">
        <w:rPr>
          <w:rFonts w:ascii="Calibri" w:hAnsi="Calibri" w:cs="Calibri"/>
          <w:i/>
          <w:iCs/>
          <w:noProof/>
        </w:rPr>
        <w:t>I</w:t>
      </w:r>
      <w:r w:rsidRPr="0034536A">
        <w:rPr>
          <w:rFonts w:ascii="Calibri" w:hAnsi="Calibri" w:cs="Calibri"/>
          <w:noProof/>
        </w:rPr>
        <w:t>, 1185. https://doi.org/10.1016/j.rser.2016.01.025</w:t>
      </w:r>
    </w:p>
    <w:p w14:paraId="41E3581B" w14:textId="77777777" w:rsidR="0034536A" w:rsidRPr="0034536A" w:rsidRDefault="0034536A" w:rsidP="0034536A">
      <w:pPr>
        <w:widowControl w:val="0"/>
        <w:autoSpaceDE w:val="0"/>
        <w:autoSpaceDN w:val="0"/>
        <w:adjustRightInd w:val="0"/>
        <w:spacing w:line="240" w:lineRule="auto"/>
        <w:ind w:left="480" w:hanging="480"/>
        <w:rPr>
          <w:rFonts w:ascii="Calibri" w:hAnsi="Calibri" w:cs="Calibri"/>
          <w:noProof/>
        </w:rPr>
      </w:pPr>
      <w:r w:rsidRPr="0034536A">
        <w:rPr>
          <w:rFonts w:ascii="Calibri" w:hAnsi="Calibri" w:cs="Calibri"/>
          <w:noProof/>
        </w:rPr>
        <w:t>Boone, L. (2017). Industry 4.0 (Fourth industrial revolution). Retrieved from http://search.ebscohost.com/login.aspx?direct=true&amp;site=eds-live&amp;db=ers&amp;AN=119214086 OP  - Salem Press Encyclopedia, January, 2017. 2p.</w:t>
      </w:r>
    </w:p>
    <w:p w14:paraId="49B7E6DD" w14:textId="77777777" w:rsidR="0034536A" w:rsidRPr="0034536A" w:rsidRDefault="0034536A" w:rsidP="0034536A">
      <w:pPr>
        <w:widowControl w:val="0"/>
        <w:autoSpaceDE w:val="0"/>
        <w:autoSpaceDN w:val="0"/>
        <w:adjustRightInd w:val="0"/>
        <w:spacing w:line="240" w:lineRule="auto"/>
        <w:ind w:left="480" w:hanging="480"/>
        <w:rPr>
          <w:rFonts w:ascii="Calibri" w:hAnsi="Calibri" w:cs="Calibri"/>
          <w:noProof/>
        </w:rPr>
      </w:pPr>
      <w:r w:rsidRPr="0034536A">
        <w:rPr>
          <w:rFonts w:ascii="Calibri" w:hAnsi="Calibri" w:cs="Calibri"/>
          <w:noProof/>
        </w:rPr>
        <w:t>Canas, R. M. da S., &amp; Pires, J. S. (2014). Simoldes : the impact of additive manufacturing : 3D Printing Technology. Retrieved from http://search.ebscohost.com/login.aspx?direct=true&amp;site=eds-live&amp;db=edsrca&amp;AN=rcaap.openAccess.10400.14.16813</w:t>
      </w:r>
    </w:p>
    <w:p w14:paraId="2F208B12" w14:textId="77777777" w:rsidR="0034536A" w:rsidRPr="0034536A" w:rsidRDefault="0034536A" w:rsidP="0034536A">
      <w:pPr>
        <w:widowControl w:val="0"/>
        <w:autoSpaceDE w:val="0"/>
        <w:autoSpaceDN w:val="0"/>
        <w:adjustRightInd w:val="0"/>
        <w:spacing w:line="240" w:lineRule="auto"/>
        <w:ind w:left="480" w:hanging="480"/>
        <w:rPr>
          <w:rFonts w:ascii="Calibri" w:hAnsi="Calibri" w:cs="Calibri"/>
          <w:noProof/>
        </w:rPr>
      </w:pPr>
      <w:r w:rsidRPr="0034536A">
        <w:rPr>
          <w:rFonts w:ascii="Calibri" w:hAnsi="Calibri" w:cs="Calibri"/>
          <w:noProof/>
        </w:rPr>
        <w:t xml:space="preserve">Carvalho, A. I. R. de, &amp; Ferrolho, A. M. P. (2016). </w:t>
      </w:r>
      <w:r w:rsidRPr="0034536A">
        <w:rPr>
          <w:rFonts w:ascii="Calibri" w:hAnsi="Calibri" w:cs="Calibri"/>
          <w:i/>
          <w:iCs/>
          <w:noProof/>
        </w:rPr>
        <w:t>Desenvolvimento e melhoramento da Célula Flexível de Fabrico da ESTGV</w:t>
      </w:r>
      <w:r w:rsidRPr="0034536A">
        <w:rPr>
          <w:rFonts w:ascii="Calibri" w:hAnsi="Calibri" w:cs="Calibri"/>
          <w:noProof/>
        </w:rPr>
        <w:t>. Retrieved from http://search.ebscohost.com/login.aspx?direct=true&amp;site=eds-live&amp;db=edsrca&amp;AN=rcaap.openAccess.10400.19.3090</w:t>
      </w:r>
    </w:p>
    <w:p w14:paraId="0E8402C4" w14:textId="77777777" w:rsidR="0034536A" w:rsidRPr="0034536A" w:rsidRDefault="0034536A" w:rsidP="0034536A">
      <w:pPr>
        <w:widowControl w:val="0"/>
        <w:autoSpaceDE w:val="0"/>
        <w:autoSpaceDN w:val="0"/>
        <w:adjustRightInd w:val="0"/>
        <w:spacing w:line="240" w:lineRule="auto"/>
        <w:ind w:left="480" w:hanging="480"/>
        <w:rPr>
          <w:rFonts w:ascii="Calibri" w:hAnsi="Calibri" w:cs="Calibri"/>
          <w:noProof/>
        </w:rPr>
      </w:pPr>
      <w:r w:rsidRPr="0034536A">
        <w:rPr>
          <w:rFonts w:ascii="Calibri" w:hAnsi="Calibri" w:cs="Calibri"/>
          <w:noProof/>
        </w:rPr>
        <w:t xml:space="preserve">Cloud Computing: An Overview. (2009). </w:t>
      </w:r>
      <w:r w:rsidRPr="0034536A">
        <w:rPr>
          <w:rFonts w:ascii="Calibri" w:hAnsi="Calibri" w:cs="Calibri"/>
          <w:i/>
          <w:iCs/>
          <w:noProof/>
        </w:rPr>
        <w:t>Queue</w:t>
      </w:r>
      <w:r w:rsidRPr="0034536A">
        <w:rPr>
          <w:rFonts w:ascii="Calibri" w:hAnsi="Calibri" w:cs="Calibri"/>
          <w:noProof/>
        </w:rPr>
        <w:t xml:space="preserve">, </w:t>
      </w:r>
      <w:r w:rsidRPr="0034536A">
        <w:rPr>
          <w:rFonts w:ascii="Calibri" w:hAnsi="Calibri" w:cs="Calibri"/>
          <w:i/>
          <w:iCs/>
          <w:noProof/>
        </w:rPr>
        <w:t>7</w:t>
      </w:r>
      <w:r w:rsidRPr="0034536A">
        <w:rPr>
          <w:rFonts w:ascii="Calibri" w:hAnsi="Calibri" w:cs="Calibri"/>
          <w:noProof/>
        </w:rPr>
        <w:t>(5), 2:3--2:4. https://doi.org/10.1145/1551644.1554608</w:t>
      </w:r>
    </w:p>
    <w:p w14:paraId="796AC8C8" w14:textId="77777777" w:rsidR="0034536A" w:rsidRPr="0034536A" w:rsidRDefault="0034536A" w:rsidP="0034536A">
      <w:pPr>
        <w:widowControl w:val="0"/>
        <w:autoSpaceDE w:val="0"/>
        <w:autoSpaceDN w:val="0"/>
        <w:adjustRightInd w:val="0"/>
        <w:spacing w:line="240" w:lineRule="auto"/>
        <w:ind w:left="480" w:hanging="480"/>
        <w:rPr>
          <w:rFonts w:ascii="Calibri" w:hAnsi="Calibri" w:cs="Calibri"/>
          <w:noProof/>
        </w:rPr>
      </w:pPr>
      <w:r w:rsidRPr="0034536A">
        <w:rPr>
          <w:rFonts w:ascii="Calibri" w:hAnsi="Calibri" w:cs="Calibri"/>
          <w:noProof/>
        </w:rPr>
        <w:lastRenderedPageBreak/>
        <w:t>Columbia Electronic Encyclopedia, 6th Edition. (2017). Retrieved from http://search.ebscohost.com/login.aspx?direct=true&amp;site=eds-live&amp;db=a9h&amp;AN=39047085 OP  - Columbia Electronic Encyclopedia, 6th Edition. Q1 2017, p1-1. 1p.</w:t>
      </w:r>
    </w:p>
    <w:p w14:paraId="10A5879C" w14:textId="77777777" w:rsidR="0034536A" w:rsidRPr="0034536A" w:rsidRDefault="0034536A" w:rsidP="0034536A">
      <w:pPr>
        <w:widowControl w:val="0"/>
        <w:autoSpaceDE w:val="0"/>
        <w:autoSpaceDN w:val="0"/>
        <w:adjustRightInd w:val="0"/>
        <w:spacing w:line="240" w:lineRule="auto"/>
        <w:ind w:left="480" w:hanging="480"/>
        <w:rPr>
          <w:rFonts w:ascii="Calibri" w:hAnsi="Calibri" w:cs="Calibri"/>
          <w:noProof/>
        </w:rPr>
      </w:pPr>
      <w:r w:rsidRPr="0034536A">
        <w:rPr>
          <w:rFonts w:ascii="Calibri" w:hAnsi="Calibri" w:cs="Calibri"/>
          <w:noProof/>
        </w:rPr>
        <w:t>Constain, N. B. P., Queiroz, M. H. de, &amp; Catarina, U. F. de S. (2011). Integração de sistemas SCADA com a implementação de controle supervisório em CLP para sistemas de manufatura. Retrieved from http://search.ebscohost.com/login.aspx?direct=true&amp;site=eds-live&amp;db=edsrca&amp;AN=rcaap.brazil.123456789.95357</w:t>
      </w:r>
    </w:p>
    <w:p w14:paraId="39503554" w14:textId="77777777" w:rsidR="0034536A" w:rsidRPr="0034536A" w:rsidRDefault="0034536A" w:rsidP="0034536A">
      <w:pPr>
        <w:widowControl w:val="0"/>
        <w:autoSpaceDE w:val="0"/>
        <w:autoSpaceDN w:val="0"/>
        <w:adjustRightInd w:val="0"/>
        <w:spacing w:line="240" w:lineRule="auto"/>
        <w:ind w:left="480" w:hanging="480"/>
        <w:rPr>
          <w:rFonts w:ascii="Calibri" w:hAnsi="Calibri" w:cs="Calibri"/>
          <w:noProof/>
        </w:rPr>
      </w:pPr>
      <w:r w:rsidRPr="0034536A">
        <w:rPr>
          <w:rFonts w:ascii="Calibri" w:hAnsi="Calibri" w:cs="Calibri"/>
          <w:noProof/>
        </w:rPr>
        <w:t>Daneels, A., &amp; Salter, W. (1999). What is SCADA?</w:t>
      </w:r>
    </w:p>
    <w:p w14:paraId="551AA032" w14:textId="77777777" w:rsidR="0034536A" w:rsidRPr="0034536A" w:rsidRDefault="0034536A" w:rsidP="0034536A">
      <w:pPr>
        <w:widowControl w:val="0"/>
        <w:autoSpaceDE w:val="0"/>
        <w:autoSpaceDN w:val="0"/>
        <w:adjustRightInd w:val="0"/>
        <w:spacing w:line="240" w:lineRule="auto"/>
        <w:ind w:left="480" w:hanging="480"/>
        <w:rPr>
          <w:rFonts w:ascii="Calibri" w:hAnsi="Calibri" w:cs="Calibri"/>
          <w:noProof/>
        </w:rPr>
      </w:pPr>
      <w:r w:rsidRPr="0034536A">
        <w:rPr>
          <w:rFonts w:ascii="Calibri" w:hAnsi="Calibri" w:cs="Calibri"/>
          <w:noProof/>
        </w:rPr>
        <w:t>Dias, F. A. N. B., &amp; Fonseca, I. S. A. da. (2015). Desenvolvimento de ferramenta para interligação de dispositivos utilizando protocolos industriais. Retrieved from http://search.ebscohost.com/login.aspx?direct=true&amp;site=eds-live&amp;db=edsrca&amp;AN=rcaap.openAccess.10400.26.16571</w:t>
      </w:r>
    </w:p>
    <w:p w14:paraId="79807F58" w14:textId="77777777" w:rsidR="0034536A" w:rsidRPr="0034536A" w:rsidRDefault="0034536A" w:rsidP="0034536A">
      <w:pPr>
        <w:widowControl w:val="0"/>
        <w:autoSpaceDE w:val="0"/>
        <w:autoSpaceDN w:val="0"/>
        <w:adjustRightInd w:val="0"/>
        <w:spacing w:line="240" w:lineRule="auto"/>
        <w:ind w:left="480" w:hanging="480"/>
        <w:rPr>
          <w:rFonts w:ascii="Calibri" w:hAnsi="Calibri" w:cs="Calibri"/>
          <w:noProof/>
        </w:rPr>
      </w:pPr>
      <w:r w:rsidRPr="0034536A">
        <w:rPr>
          <w:rFonts w:ascii="Calibri" w:hAnsi="Calibri" w:cs="Calibri"/>
          <w:noProof/>
        </w:rPr>
        <w:t xml:space="preserve">Dorf, R. C., &amp; Bishop, R. H. (2010). </w:t>
      </w:r>
      <w:r w:rsidRPr="0034536A">
        <w:rPr>
          <w:rFonts w:ascii="Calibri" w:hAnsi="Calibri" w:cs="Calibri"/>
          <w:i/>
          <w:iCs/>
          <w:noProof/>
        </w:rPr>
        <w:t>Modern Control Systems</w:t>
      </w:r>
      <w:r w:rsidRPr="0034536A">
        <w:rPr>
          <w:rFonts w:ascii="Calibri" w:hAnsi="Calibri" w:cs="Calibri"/>
          <w:noProof/>
        </w:rPr>
        <w:t>.</w:t>
      </w:r>
    </w:p>
    <w:p w14:paraId="51A2435C" w14:textId="77777777" w:rsidR="0034536A" w:rsidRPr="0034536A" w:rsidRDefault="0034536A" w:rsidP="0034536A">
      <w:pPr>
        <w:widowControl w:val="0"/>
        <w:autoSpaceDE w:val="0"/>
        <w:autoSpaceDN w:val="0"/>
        <w:adjustRightInd w:val="0"/>
        <w:spacing w:line="240" w:lineRule="auto"/>
        <w:ind w:left="480" w:hanging="480"/>
        <w:rPr>
          <w:rFonts w:ascii="Calibri" w:hAnsi="Calibri" w:cs="Calibri"/>
          <w:noProof/>
        </w:rPr>
      </w:pPr>
      <w:r w:rsidRPr="0034536A">
        <w:rPr>
          <w:rFonts w:ascii="Calibri" w:hAnsi="Calibri" w:cs="Calibri"/>
          <w:noProof/>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w:t>
      </w:r>
      <w:r w:rsidRPr="0034536A">
        <w:rPr>
          <w:rFonts w:ascii="Calibri" w:hAnsi="Calibri" w:cs="Calibri"/>
          <w:i/>
          <w:iCs/>
          <w:noProof/>
        </w:rPr>
        <w:t>64</w:t>
      </w:r>
      <w:r w:rsidRPr="0034536A">
        <w:rPr>
          <w:rFonts w:ascii="Calibri" w:hAnsi="Calibri" w:cs="Calibri"/>
          <w:noProof/>
        </w:rPr>
        <w:t>(4 OP-Control Engineering. April 2017, Vol. 64 Issue 4, p17, 3 ), 17. Retrieved from http://search.ebscohost.com/login.aspx?direct=true&amp;site=eds-live&amp;db=edsgao&amp;AN=edsgcl.491719713</w:t>
      </w:r>
    </w:p>
    <w:p w14:paraId="58FF0BF1" w14:textId="77777777" w:rsidR="0034536A" w:rsidRPr="0034536A" w:rsidRDefault="0034536A" w:rsidP="0034536A">
      <w:pPr>
        <w:widowControl w:val="0"/>
        <w:autoSpaceDE w:val="0"/>
        <w:autoSpaceDN w:val="0"/>
        <w:adjustRightInd w:val="0"/>
        <w:spacing w:line="240" w:lineRule="auto"/>
        <w:ind w:left="480" w:hanging="480"/>
        <w:rPr>
          <w:rFonts w:ascii="Calibri" w:hAnsi="Calibri" w:cs="Calibri"/>
          <w:noProof/>
        </w:rPr>
      </w:pPr>
      <w:r w:rsidRPr="0034536A">
        <w:rPr>
          <w:rFonts w:ascii="Calibri" w:hAnsi="Calibri" w:cs="Calibri"/>
          <w:noProof/>
        </w:rPr>
        <w:t>Guerra, L., Sousa, S. D., &amp; Nunes, E. P. (2016). 2016 IEEE International Conference on Industrial Engineering and Engineering Management (IEEM), Industrial Engineering and Engineering Management (IEEM), 2016 IEEE International Conference on. https://doi.org/10.1109/IEEM.2016.7798002</w:t>
      </w:r>
    </w:p>
    <w:p w14:paraId="4B7A0F7E" w14:textId="77777777" w:rsidR="0034536A" w:rsidRPr="0034536A" w:rsidRDefault="0034536A" w:rsidP="0034536A">
      <w:pPr>
        <w:widowControl w:val="0"/>
        <w:autoSpaceDE w:val="0"/>
        <w:autoSpaceDN w:val="0"/>
        <w:adjustRightInd w:val="0"/>
        <w:spacing w:line="240" w:lineRule="auto"/>
        <w:ind w:left="480" w:hanging="480"/>
        <w:rPr>
          <w:rFonts w:ascii="Calibri" w:hAnsi="Calibri" w:cs="Calibri"/>
          <w:noProof/>
        </w:rPr>
      </w:pPr>
      <w:r w:rsidRPr="0034536A">
        <w:rPr>
          <w:rFonts w:ascii="Calibri" w:hAnsi="Calibri" w:cs="Calibri"/>
          <w:noProof/>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34536A">
        <w:rPr>
          <w:rFonts w:ascii="Calibri" w:hAnsi="Calibri" w:cs="Calibri"/>
          <w:i/>
          <w:iCs/>
          <w:noProof/>
        </w:rPr>
        <w:t>62</w:t>
      </w:r>
      <w:r w:rsidRPr="0034536A">
        <w:rPr>
          <w:rFonts w:ascii="Calibri" w:hAnsi="Calibri" w:cs="Calibri"/>
          <w:noProof/>
        </w:rPr>
        <w:t>(6 OP-Control Engineering. June 2015, Vol. 62 Issue 6, M10, 3 ), 10. Retrieved from http://search.ebscohost.com/login.aspx?direct=true&amp;site=eds-live&amp;db=edsgao&amp;AN=edsgcl.422706900</w:t>
      </w:r>
    </w:p>
    <w:p w14:paraId="24B120AE" w14:textId="77777777" w:rsidR="0034536A" w:rsidRPr="0034536A" w:rsidRDefault="0034536A" w:rsidP="0034536A">
      <w:pPr>
        <w:widowControl w:val="0"/>
        <w:autoSpaceDE w:val="0"/>
        <w:autoSpaceDN w:val="0"/>
        <w:adjustRightInd w:val="0"/>
        <w:spacing w:line="240" w:lineRule="auto"/>
        <w:ind w:left="480" w:hanging="480"/>
        <w:rPr>
          <w:rFonts w:ascii="Calibri" w:hAnsi="Calibri" w:cs="Calibri"/>
          <w:noProof/>
        </w:rPr>
      </w:pPr>
      <w:r w:rsidRPr="0034536A">
        <w:rPr>
          <w:rFonts w:ascii="Calibri" w:hAnsi="Calibri" w:cs="Calibri"/>
          <w:noProof/>
        </w:rPr>
        <w:t>HTTP/2 Usage. (2017). Retrieved from https://w3techs.com/technologies/details/ce-http2/all/all</w:t>
      </w:r>
    </w:p>
    <w:p w14:paraId="3A3F66C3" w14:textId="77777777" w:rsidR="0034536A" w:rsidRPr="0034536A" w:rsidRDefault="0034536A" w:rsidP="0034536A">
      <w:pPr>
        <w:widowControl w:val="0"/>
        <w:autoSpaceDE w:val="0"/>
        <w:autoSpaceDN w:val="0"/>
        <w:adjustRightInd w:val="0"/>
        <w:spacing w:line="240" w:lineRule="auto"/>
        <w:ind w:left="480" w:hanging="480"/>
        <w:rPr>
          <w:rFonts w:ascii="Calibri" w:hAnsi="Calibri" w:cs="Calibri"/>
          <w:noProof/>
        </w:rPr>
      </w:pPr>
      <w:r w:rsidRPr="0034536A">
        <w:rPr>
          <w:rFonts w:ascii="Calibri" w:hAnsi="Calibri" w:cs="Calibri"/>
          <w:noProof/>
        </w:rPr>
        <w:t>Kerezovic, T., &amp; Sziebig, G. (2016). 2016 IEEE/SICE International Symposium on System Integration (SII), System Integration (SII), 2016 IEEE/SICE International Symposium on. https://doi.org/10.1109/SII.2016.7844080</w:t>
      </w:r>
    </w:p>
    <w:p w14:paraId="2D561F7B" w14:textId="77777777" w:rsidR="0034536A" w:rsidRPr="0034536A" w:rsidRDefault="0034536A" w:rsidP="0034536A">
      <w:pPr>
        <w:widowControl w:val="0"/>
        <w:autoSpaceDE w:val="0"/>
        <w:autoSpaceDN w:val="0"/>
        <w:adjustRightInd w:val="0"/>
        <w:spacing w:line="240" w:lineRule="auto"/>
        <w:ind w:left="480" w:hanging="480"/>
        <w:rPr>
          <w:rFonts w:ascii="Calibri" w:hAnsi="Calibri" w:cs="Calibri"/>
          <w:noProof/>
        </w:rPr>
      </w:pPr>
      <w:r w:rsidRPr="0034536A">
        <w:rPr>
          <w:rFonts w:ascii="Calibri" w:hAnsi="Calibri" w:cs="Calibri"/>
          <w:noProof/>
        </w:rPr>
        <w:t>Mohn, E. (2015). Augmented Reality. Retrieved from http://search.ebscohost.com/login.aspx?direct=true&amp;site=eds-live&amp;db=ers&amp;AN=87323326 OP  - Salem Press Encyclopedia of Science, 2015. 2p.</w:t>
      </w:r>
    </w:p>
    <w:p w14:paraId="5C0286F3" w14:textId="77777777" w:rsidR="0034536A" w:rsidRPr="0034536A" w:rsidRDefault="0034536A" w:rsidP="0034536A">
      <w:pPr>
        <w:widowControl w:val="0"/>
        <w:autoSpaceDE w:val="0"/>
        <w:autoSpaceDN w:val="0"/>
        <w:adjustRightInd w:val="0"/>
        <w:spacing w:line="240" w:lineRule="auto"/>
        <w:ind w:left="480" w:hanging="480"/>
        <w:rPr>
          <w:rFonts w:ascii="Calibri" w:hAnsi="Calibri" w:cs="Calibri"/>
          <w:noProof/>
        </w:rPr>
      </w:pPr>
      <w:r w:rsidRPr="0034536A">
        <w:rPr>
          <w:rFonts w:ascii="Calibri" w:hAnsi="Calibri" w:cs="Calibri"/>
          <w:noProof/>
        </w:rPr>
        <w:t>Soares, T. A. C., &amp; Mariano, S. J. P. S. (2012). Controlo e automação: sistema de rega inteligente. Retrieved from http://search.ebscohost.com/login.aspx?direct=true&amp;site=eds-live&amp;db=edsrca&amp;AN=rcaap.openAccess.10400.6.2408</w:t>
      </w:r>
    </w:p>
    <w:p w14:paraId="68000D3D" w14:textId="77777777" w:rsidR="0034536A" w:rsidRPr="0034536A" w:rsidRDefault="0034536A" w:rsidP="0034536A">
      <w:pPr>
        <w:widowControl w:val="0"/>
        <w:autoSpaceDE w:val="0"/>
        <w:autoSpaceDN w:val="0"/>
        <w:adjustRightInd w:val="0"/>
        <w:spacing w:line="240" w:lineRule="auto"/>
        <w:ind w:left="480" w:hanging="480"/>
        <w:rPr>
          <w:rFonts w:ascii="Calibri" w:hAnsi="Calibri" w:cs="Calibri"/>
          <w:noProof/>
        </w:rPr>
      </w:pPr>
      <w:r w:rsidRPr="0034536A">
        <w:rPr>
          <w:rFonts w:ascii="Calibri" w:hAnsi="Calibri" w:cs="Calibri"/>
          <w:noProof/>
        </w:rPr>
        <w:t xml:space="preserve">Souza, R. B. de, &amp; Medeiros, A. A. D. de. (2005). Uma arquitetura para sistemas </w:t>
      </w:r>
      <w:r w:rsidRPr="0034536A">
        <w:rPr>
          <w:rFonts w:ascii="Calibri" w:hAnsi="Calibri" w:cs="Calibri"/>
          <w:noProof/>
        </w:rPr>
        <w:lastRenderedPageBreak/>
        <w:t>supervisórios industriais e sua aplicação em processos de elevação artificial de petróleo. Retrieved from http://search.ebscohost.com/login.aspx?direct=true&amp;site=eds-live&amp;db=edsrca&amp;AN=rcaap.portugal.123456789.15444</w:t>
      </w:r>
    </w:p>
    <w:p w14:paraId="6508CBC1" w14:textId="77777777" w:rsidR="0034536A" w:rsidRPr="0034536A" w:rsidRDefault="0034536A" w:rsidP="0034536A">
      <w:pPr>
        <w:widowControl w:val="0"/>
        <w:autoSpaceDE w:val="0"/>
        <w:autoSpaceDN w:val="0"/>
        <w:adjustRightInd w:val="0"/>
        <w:spacing w:line="240" w:lineRule="auto"/>
        <w:ind w:left="480" w:hanging="480"/>
        <w:rPr>
          <w:rFonts w:ascii="Calibri" w:hAnsi="Calibri" w:cs="Calibri"/>
          <w:noProof/>
        </w:rPr>
      </w:pPr>
      <w:r w:rsidRPr="0034536A">
        <w:rPr>
          <w:rFonts w:ascii="Calibri" w:hAnsi="Calibri" w:cs="Calibri"/>
          <w:noProof/>
        </w:rPr>
        <w:t>Sowinski, L. L. (2017). The case for automation: industry experts weigh in on the steps to take and the benefits of greater warehouse automation. Retrieved from http://search.ebscohost.com/login.aspx?direct=true&amp;site=eds-live&amp;db=edsggo&amp;AN=edsgcl.487602378</w:t>
      </w:r>
    </w:p>
    <w:p w14:paraId="64D43984" w14:textId="7D24C5A9" w:rsidR="004B3084" w:rsidRPr="00861A98" w:rsidRDefault="004B3084" w:rsidP="004B3084">
      <w:pPr>
        <w:rPr>
          <w:lang w:val="en-US"/>
        </w:rPr>
      </w:pPr>
      <w:r>
        <w:fldChar w:fldCharType="end"/>
      </w:r>
    </w:p>
    <w:p w14:paraId="03B39135" w14:textId="2B8B9188" w:rsidR="00C4798E" w:rsidRPr="002A4B1A" w:rsidRDefault="00C4798E" w:rsidP="00C4798E">
      <w:pPr>
        <w:pStyle w:val="Heading1"/>
      </w:pPr>
      <w:bookmarkStart w:id="19" w:name="_Toc484442689"/>
      <w:r>
        <w:t>7</w:t>
      </w:r>
      <w:r w:rsidRPr="002A4B1A">
        <w:t xml:space="preserve">. </w:t>
      </w:r>
      <w:r>
        <w:t>Anexos</w:t>
      </w:r>
      <w:bookmarkEnd w:id="19"/>
    </w:p>
    <w:p w14:paraId="5B37EACE" w14:textId="77777777" w:rsidR="00C4798E" w:rsidRPr="00C4798E" w:rsidRDefault="00C4798E" w:rsidP="00C4798E"/>
    <w:p w14:paraId="647EA5CF" w14:textId="77777777" w:rsidR="00C4798E" w:rsidRPr="00C4798E" w:rsidRDefault="00C4798E" w:rsidP="00C4798E"/>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0905A204" w14:textId="77777777" w:rsidR="00952285" w:rsidRPr="002A4B1A" w:rsidRDefault="00952285" w:rsidP="00AA60D4">
      <w:pPr>
        <w:rPr>
          <w:rFonts w:eastAsia="MS Mincho"/>
          <w:noProof/>
        </w:rPr>
      </w:pPr>
    </w:p>
    <w:sectPr w:rsidR="00952285" w:rsidRPr="002A4B1A" w:rsidSect="002626CB">
      <w:type w:val="oddPage"/>
      <w:pgSz w:w="11906" w:h="16838" w:code="9"/>
      <w:pgMar w:top="1440" w:right="144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7D4975" w14:textId="77777777" w:rsidR="002E6937" w:rsidRDefault="002E6937" w:rsidP="00AA60D4">
      <w:r>
        <w:separator/>
      </w:r>
    </w:p>
  </w:endnote>
  <w:endnote w:type="continuationSeparator" w:id="0">
    <w:p w14:paraId="0ECFEBAA" w14:textId="77777777" w:rsidR="002E6937" w:rsidRDefault="002E6937"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1F59BA" w:rsidRDefault="001F59BA" w:rsidP="00AA60D4">
    <w:pPr>
      <w:pStyle w:val="Footer"/>
    </w:pPr>
  </w:p>
  <w:p w14:paraId="0905A20C" w14:textId="77777777" w:rsidR="001F59BA" w:rsidRDefault="001F59BA" w:rsidP="00AA60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12400880" w:rsidR="001F59BA" w:rsidRDefault="001F59BA">
        <w:pPr>
          <w:pStyle w:val="Footer"/>
          <w:jc w:val="right"/>
        </w:pPr>
        <w:r>
          <w:fldChar w:fldCharType="begin"/>
        </w:r>
        <w:r>
          <w:instrText xml:space="preserve"> PAGE   \* MERGEFORMAT </w:instrText>
        </w:r>
        <w:r>
          <w:fldChar w:fldCharType="separate"/>
        </w:r>
        <w:r w:rsidR="00BC40E5">
          <w:rPr>
            <w:noProof/>
          </w:rPr>
          <w:t>30</w:t>
        </w:r>
        <w:r>
          <w:rPr>
            <w:noProof/>
          </w:rPr>
          <w:fldChar w:fldCharType="end"/>
        </w:r>
      </w:p>
    </w:sdtContent>
  </w:sdt>
  <w:p w14:paraId="0905A20F" w14:textId="77777777" w:rsidR="001F59BA" w:rsidRDefault="001F59BA" w:rsidP="00AA60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77F923" w14:textId="77777777" w:rsidR="002E6937" w:rsidRDefault="002E6937" w:rsidP="00AA60D4">
      <w:r>
        <w:separator/>
      </w:r>
    </w:p>
  </w:footnote>
  <w:footnote w:type="continuationSeparator" w:id="0">
    <w:p w14:paraId="76D92BEB" w14:textId="77777777" w:rsidR="002E6937" w:rsidRDefault="002E6937"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1F59BA" w:rsidRDefault="001F59BA" w:rsidP="00AA60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6"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7"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9"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4"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0"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27"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0"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1"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4"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5"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7"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8"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9"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0"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1" w15:restartNumberingAfterBreak="0">
    <w:nsid w:val="78633161"/>
    <w:multiLevelType w:val="hybridMultilevel"/>
    <w:tmpl w:val="31B2DF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2"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3"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4"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3"/>
  </w:num>
  <w:num w:numId="2">
    <w:abstractNumId w:val="6"/>
  </w:num>
  <w:num w:numId="3">
    <w:abstractNumId w:val="21"/>
  </w:num>
  <w:num w:numId="4">
    <w:abstractNumId w:val="5"/>
  </w:num>
  <w:num w:numId="5">
    <w:abstractNumId w:val="42"/>
  </w:num>
  <w:num w:numId="6">
    <w:abstractNumId w:val="15"/>
  </w:num>
  <w:num w:numId="7">
    <w:abstractNumId w:val="3"/>
  </w:num>
  <w:num w:numId="8">
    <w:abstractNumId w:val="18"/>
  </w:num>
  <w:num w:numId="9">
    <w:abstractNumId w:val="32"/>
  </w:num>
  <w:num w:numId="10">
    <w:abstractNumId w:val="43"/>
  </w:num>
  <w:num w:numId="11">
    <w:abstractNumId w:val="30"/>
  </w:num>
  <w:num w:numId="12">
    <w:abstractNumId w:val="26"/>
  </w:num>
  <w:num w:numId="13">
    <w:abstractNumId w:val="25"/>
  </w:num>
  <w:num w:numId="14">
    <w:abstractNumId w:val="13"/>
  </w:num>
  <w:num w:numId="15">
    <w:abstractNumId w:val="16"/>
  </w:num>
  <w:num w:numId="16">
    <w:abstractNumId w:val="17"/>
  </w:num>
  <w:num w:numId="17">
    <w:abstractNumId w:val="4"/>
  </w:num>
  <w:num w:numId="18">
    <w:abstractNumId w:val="11"/>
  </w:num>
  <w:num w:numId="19">
    <w:abstractNumId w:val="37"/>
  </w:num>
  <w:num w:numId="20">
    <w:abstractNumId w:val="34"/>
  </w:num>
  <w:num w:numId="21">
    <w:abstractNumId w:val="2"/>
  </w:num>
  <w:num w:numId="22">
    <w:abstractNumId w:val="8"/>
  </w:num>
  <w:num w:numId="23">
    <w:abstractNumId w:val="44"/>
  </w:num>
  <w:num w:numId="24">
    <w:abstractNumId w:val="29"/>
  </w:num>
  <w:num w:numId="25">
    <w:abstractNumId w:val="23"/>
  </w:num>
  <w:num w:numId="26">
    <w:abstractNumId w:val="19"/>
  </w:num>
  <w:num w:numId="27">
    <w:abstractNumId w:val="9"/>
  </w:num>
  <w:num w:numId="28">
    <w:abstractNumId w:val="35"/>
  </w:num>
  <w:num w:numId="29">
    <w:abstractNumId w:val="27"/>
  </w:num>
  <w:num w:numId="30">
    <w:abstractNumId w:val="31"/>
  </w:num>
  <w:num w:numId="31">
    <w:abstractNumId w:val="1"/>
  </w:num>
  <w:num w:numId="32">
    <w:abstractNumId w:val="28"/>
  </w:num>
  <w:num w:numId="33">
    <w:abstractNumId w:val="10"/>
  </w:num>
  <w:num w:numId="34">
    <w:abstractNumId w:val="38"/>
  </w:num>
  <w:num w:numId="35">
    <w:abstractNumId w:val="24"/>
  </w:num>
  <w:num w:numId="36">
    <w:abstractNumId w:val="12"/>
  </w:num>
  <w:num w:numId="37">
    <w:abstractNumId w:val="14"/>
  </w:num>
  <w:num w:numId="38">
    <w:abstractNumId w:val="0"/>
  </w:num>
  <w:num w:numId="39">
    <w:abstractNumId w:val="36"/>
  </w:num>
  <w:num w:numId="40">
    <w:abstractNumId w:val="22"/>
  </w:num>
  <w:num w:numId="41">
    <w:abstractNumId w:val="20"/>
  </w:num>
  <w:num w:numId="42">
    <w:abstractNumId w:val="40"/>
  </w:num>
  <w:num w:numId="43">
    <w:abstractNumId w:val="39"/>
  </w:num>
  <w:num w:numId="44">
    <w:abstractNumId w:val="7"/>
  </w:num>
  <w:num w:numId="45">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10085"/>
    <w:rsid w:val="00010360"/>
    <w:rsid w:val="00011DD5"/>
    <w:rsid w:val="00014B81"/>
    <w:rsid w:val="0001510C"/>
    <w:rsid w:val="0001553A"/>
    <w:rsid w:val="000169BB"/>
    <w:rsid w:val="00020F02"/>
    <w:rsid w:val="00022A04"/>
    <w:rsid w:val="00025AA0"/>
    <w:rsid w:val="00027545"/>
    <w:rsid w:val="00031599"/>
    <w:rsid w:val="00032271"/>
    <w:rsid w:val="00032EEE"/>
    <w:rsid w:val="00033B9D"/>
    <w:rsid w:val="00035265"/>
    <w:rsid w:val="00035428"/>
    <w:rsid w:val="0003629E"/>
    <w:rsid w:val="00040C2A"/>
    <w:rsid w:val="00041C1E"/>
    <w:rsid w:val="0004735B"/>
    <w:rsid w:val="000503FF"/>
    <w:rsid w:val="000558F0"/>
    <w:rsid w:val="000638C7"/>
    <w:rsid w:val="00064B63"/>
    <w:rsid w:val="0006640D"/>
    <w:rsid w:val="000723E7"/>
    <w:rsid w:val="00076971"/>
    <w:rsid w:val="000777A9"/>
    <w:rsid w:val="00084157"/>
    <w:rsid w:val="00085DEA"/>
    <w:rsid w:val="000902B5"/>
    <w:rsid w:val="00092323"/>
    <w:rsid w:val="00092D9A"/>
    <w:rsid w:val="0009356F"/>
    <w:rsid w:val="00094B97"/>
    <w:rsid w:val="00096ABD"/>
    <w:rsid w:val="00097024"/>
    <w:rsid w:val="000A0AC5"/>
    <w:rsid w:val="000A2C88"/>
    <w:rsid w:val="000A47EE"/>
    <w:rsid w:val="000A7241"/>
    <w:rsid w:val="000B544A"/>
    <w:rsid w:val="000B7B29"/>
    <w:rsid w:val="000C0BAF"/>
    <w:rsid w:val="000C1B2E"/>
    <w:rsid w:val="000C2A22"/>
    <w:rsid w:val="000C6E96"/>
    <w:rsid w:val="000C79D9"/>
    <w:rsid w:val="000D3740"/>
    <w:rsid w:val="000D548A"/>
    <w:rsid w:val="000D6B5C"/>
    <w:rsid w:val="000D76B9"/>
    <w:rsid w:val="000E0A59"/>
    <w:rsid w:val="000E19B8"/>
    <w:rsid w:val="000E3129"/>
    <w:rsid w:val="000E65C8"/>
    <w:rsid w:val="000E6982"/>
    <w:rsid w:val="000F0F70"/>
    <w:rsid w:val="000F114C"/>
    <w:rsid w:val="001015AC"/>
    <w:rsid w:val="00101F1B"/>
    <w:rsid w:val="00104DD6"/>
    <w:rsid w:val="001069EC"/>
    <w:rsid w:val="001101E5"/>
    <w:rsid w:val="00110202"/>
    <w:rsid w:val="00110E7E"/>
    <w:rsid w:val="001123E1"/>
    <w:rsid w:val="001140A1"/>
    <w:rsid w:val="00114359"/>
    <w:rsid w:val="00116DA4"/>
    <w:rsid w:val="0011715A"/>
    <w:rsid w:val="00120FF4"/>
    <w:rsid w:val="00124822"/>
    <w:rsid w:val="001258DD"/>
    <w:rsid w:val="00125BE7"/>
    <w:rsid w:val="001266EA"/>
    <w:rsid w:val="0012674A"/>
    <w:rsid w:val="00127D1D"/>
    <w:rsid w:val="00127D9B"/>
    <w:rsid w:val="00131B1E"/>
    <w:rsid w:val="00133D17"/>
    <w:rsid w:val="001341FB"/>
    <w:rsid w:val="001360D0"/>
    <w:rsid w:val="00137EAE"/>
    <w:rsid w:val="001408D6"/>
    <w:rsid w:val="001447AD"/>
    <w:rsid w:val="00145C3A"/>
    <w:rsid w:val="001475AC"/>
    <w:rsid w:val="00147EB0"/>
    <w:rsid w:val="00150D90"/>
    <w:rsid w:val="0015308A"/>
    <w:rsid w:val="001535EB"/>
    <w:rsid w:val="00160180"/>
    <w:rsid w:val="0016170F"/>
    <w:rsid w:val="00162F76"/>
    <w:rsid w:val="00163600"/>
    <w:rsid w:val="00163B24"/>
    <w:rsid w:val="00167E13"/>
    <w:rsid w:val="00170EBF"/>
    <w:rsid w:val="00171ADF"/>
    <w:rsid w:val="00171FE3"/>
    <w:rsid w:val="00173B00"/>
    <w:rsid w:val="001744F4"/>
    <w:rsid w:val="00183692"/>
    <w:rsid w:val="00183FDB"/>
    <w:rsid w:val="001869F6"/>
    <w:rsid w:val="001A48BE"/>
    <w:rsid w:val="001A7A59"/>
    <w:rsid w:val="001A7ABB"/>
    <w:rsid w:val="001B25AC"/>
    <w:rsid w:val="001B2AFC"/>
    <w:rsid w:val="001B39BD"/>
    <w:rsid w:val="001B56E8"/>
    <w:rsid w:val="001B5A96"/>
    <w:rsid w:val="001B6345"/>
    <w:rsid w:val="001B69BE"/>
    <w:rsid w:val="001B6F38"/>
    <w:rsid w:val="001C388F"/>
    <w:rsid w:val="001C4B72"/>
    <w:rsid w:val="001C529D"/>
    <w:rsid w:val="001C559D"/>
    <w:rsid w:val="001C56E0"/>
    <w:rsid w:val="001C7289"/>
    <w:rsid w:val="001D1F97"/>
    <w:rsid w:val="001D341D"/>
    <w:rsid w:val="001D5081"/>
    <w:rsid w:val="001D50B6"/>
    <w:rsid w:val="001D5CB9"/>
    <w:rsid w:val="001E11D7"/>
    <w:rsid w:val="001E1886"/>
    <w:rsid w:val="001E3953"/>
    <w:rsid w:val="001E40D6"/>
    <w:rsid w:val="001E443D"/>
    <w:rsid w:val="001E65DF"/>
    <w:rsid w:val="001F1E4D"/>
    <w:rsid w:val="001F59BA"/>
    <w:rsid w:val="001F620B"/>
    <w:rsid w:val="001F6FAC"/>
    <w:rsid w:val="001F7661"/>
    <w:rsid w:val="002001CB"/>
    <w:rsid w:val="00202433"/>
    <w:rsid w:val="00202720"/>
    <w:rsid w:val="00205104"/>
    <w:rsid w:val="002103B2"/>
    <w:rsid w:val="0021140D"/>
    <w:rsid w:val="00213531"/>
    <w:rsid w:val="00213865"/>
    <w:rsid w:val="00220203"/>
    <w:rsid w:val="002210CB"/>
    <w:rsid w:val="002210DF"/>
    <w:rsid w:val="00222F65"/>
    <w:rsid w:val="00223530"/>
    <w:rsid w:val="00230049"/>
    <w:rsid w:val="00231589"/>
    <w:rsid w:val="00233503"/>
    <w:rsid w:val="00234690"/>
    <w:rsid w:val="002416B7"/>
    <w:rsid w:val="00242E60"/>
    <w:rsid w:val="00243011"/>
    <w:rsid w:val="00244C66"/>
    <w:rsid w:val="0025361F"/>
    <w:rsid w:val="00257AC5"/>
    <w:rsid w:val="00260277"/>
    <w:rsid w:val="0026205E"/>
    <w:rsid w:val="002626CB"/>
    <w:rsid w:val="00263CD4"/>
    <w:rsid w:val="00267CEA"/>
    <w:rsid w:val="0027285E"/>
    <w:rsid w:val="00272D65"/>
    <w:rsid w:val="00273FBF"/>
    <w:rsid w:val="00283EBD"/>
    <w:rsid w:val="00286326"/>
    <w:rsid w:val="00287485"/>
    <w:rsid w:val="00287EF4"/>
    <w:rsid w:val="002967DD"/>
    <w:rsid w:val="002A0703"/>
    <w:rsid w:val="002A37FA"/>
    <w:rsid w:val="002A4B1A"/>
    <w:rsid w:val="002B230A"/>
    <w:rsid w:val="002B412A"/>
    <w:rsid w:val="002C031D"/>
    <w:rsid w:val="002C368F"/>
    <w:rsid w:val="002D4F4C"/>
    <w:rsid w:val="002D65F1"/>
    <w:rsid w:val="002E31CC"/>
    <w:rsid w:val="002E6937"/>
    <w:rsid w:val="002E7B26"/>
    <w:rsid w:val="002F35A1"/>
    <w:rsid w:val="002F3611"/>
    <w:rsid w:val="002F3AB4"/>
    <w:rsid w:val="002F5FFC"/>
    <w:rsid w:val="00303E8E"/>
    <w:rsid w:val="00306659"/>
    <w:rsid w:val="00307603"/>
    <w:rsid w:val="003077F5"/>
    <w:rsid w:val="00307B2D"/>
    <w:rsid w:val="00307E23"/>
    <w:rsid w:val="00310B4C"/>
    <w:rsid w:val="003140FC"/>
    <w:rsid w:val="003217D0"/>
    <w:rsid w:val="00323B47"/>
    <w:rsid w:val="00324727"/>
    <w:rsid w:val="00325087"/>
    <w:rsid w:val="003258D5"/>
    <w:rsid w:val="0032659F"/>
    <w:rsid w:val="00326BB7"/>
    <w:rsid w:val="00326CA7"/>
    <w:rsid w:val="00327372"/>
    <w:rsid w:val="00330B1F"/>
    <w:rsid w:val="00331E5F"/>
    <w:rsid w:val="00332D48"/>
    <w:rsid w:val="003347C8"/>
    <w:rsid w:val="00334F17"/>
    <w:rsid w:val="00336E5E"/>
    <w:rsid w:val="00340546"/>
    <w:rsid w:val="00341686"/>
    <w:rsid w:val="0034536A"/>
    <w:rsid w:val="003458AB"/>
    <w:rsid w:val="003461D9"/>
    <w:rsid w:val="00352309"/>
    <w:rsid w:val="00352A00"/>
    <w:rsid w:val="00362A7D"/>
    <w:rsid w:val="00362B48"/>
    <w:rsid w:val="00367264"/>
    <w:rsid w:val="00372970"/>
    <w:rsid w:val="00374580"/>
    <w:rsid w:val="00377CDC"/>
    <w:rsid w:val="00382327"/>
    <w:rsid w:val="003862AA"/>
    <w:rsid w:val="003931E2"/>
    <w:rsid w:val="00396095"/>
    <w:rsid w:val="00396732"/>
    <w:rsid w:val="00396D6E"/>
    <w:rsid w:val="0039759D"/>
    <w:rsid w:val="003A0980"/>
    <w:rsid w:val="003A13DB"/>
    <w:rsid w:val="003A1477"/>
    <w:rsid w:val="003A16D6"/>
    <w:rsid w:val="003A2C86"/>
    <w:rsid w:val="003A499C"/>
    <w:rsid w:val="003A59E4"/>
    <w:rsid w:val="003A711A"/>
    <w:rsid w:val="003A7879"/>
    <w:rsid w:val="003B15DD"/>
    <w:rsid w:val="003B1627"/>
    <w:rsid w:val="003B192C"/>
    <w:rsid w:val="003B3653"/>
    <w:rsid w:val="003B3D8E"/>
    <w:rsid w:val="003B7612"/>
    <w:rsid w:val="003C014D"/>
    <w:rsid w:val="003C1146"/>
    <w:rsid w:val="003C3D42"/>
    <w:rsid w:val="003C3D90"/>
    <w:rsid w:val="003C638A"/>
    <w:rsid w:val="003C6B5A"/>
    <w:rsid w:val="003C72B3"/>
    <w:rsid w:val="003D0EF4"/>
    <w:rsid w:val="003D3E5E"/>
    <w:rsid w:val="003E160B"/>
    <w:rsid w:val="003F0D92"/>
    <w:rsid w:val="003F1F94"/>
    <w:rsid w:val="003F4E67"/>
    <w:rsid w:val="003F6DFD"/>
    <w:rsid w:val="004001C6"/>
    <w:rsid w:val="00401456"/>
    <w:rsid w:val="00402458"/>
    <w:rsid w:val="004051F9"/>
    <w:rsid w:val="00407B88"/>
    <w:rsid w:val="00410105"/>
    <w:rsid w:val="00414C82"/>
    <w:rsid w:val="00415893"/>
    <w:rsid w:val="00420A3B"/>
    <w:rsid w:val="004236CF"/>
    <w:rsid w:val="0042439B"/>
    <w:rsid w:val="004250AA"/>
    <w:rsid w:val="00431364"/>
    <w:rsid w:val="00431CC3"/>
    <w:rsid w:val="00433E0B"/>
    <w:rsid w:val="0043445D"/>
    <w:rsid w:val="004349C2"/>
    <w:rsid w:val="0043609F"/>
    <w:rsid w:val="0043619E"/>
    <w:rsid w:val="00441E2D"/>
    <w:rsid w:val="004452E2"/>
    <w:rsid w:val="00445DC4"/>
    <w:rsid w:val="0044664B"/>
    <w:rsid w:val="00447AF8"/>
    <w:rsid w:val="004533A4"/>
    <w:rsid w:val="00453B73"/>
    <w:rsid w:val="00454679"/>
    <w:rsid w:val="0045495C"/>
    <w:rsid w:val="0045745B"/>
    <w:rsid w:val="0046232A"/>
    <w:rsid w:val="00463B55"/>
    <w:rsid w:val="00464445"/>
    <w:rsid w:val="00466FB1"/>
    <w:rsid w:val="00470D97"/>
    <w:rsid w:val="0047153B"/>
    <w:rsid w:val="00475AF9"/>
    <w:rsid w:val="00481481"/>
    <w:rsid w:val="004820D9"/>
    <w:rsid w:val="00484D42"/>
    <w:rsid w:val="00486318"/>
    <w:rsid w:val="00493005"/>
    <w:rsid w:val="0049320F"/>
    <w:rsid w:val="0049629D"/>
    <w:rsid w:val="004A0C64"/>
    <w:rsid w:val="004A3F25"/>
    <w:rsid w:val="004A5BB4"/>
    <w:rsid w:val="004A6464"/>
    <w:rsid w:val="004A7135"/>
    <w:rsid w:val="004B181C"/>
    <w:rsid w:val="004B3084"/>
    <w:rsid w:val="004C0BCA"/>
    <w:rsid w:val="004C30F9"/>
    <w:rsid w:val="004C46AB"/>
    <w:rsid w:val="004C6DEC"/>
    <w:rsid w:val="004C76D2"/>
    <w:rsid w:val="004D00FA"/>
    <w:rsid w:val="004D1B01"/>
    <w:rsid w:val="004D51DE"/>
    <w:rsid w:val="004D594B"/>
    <w:rsid w:val="004E103F"/>
    <w:rsid w:val="004E1CBB"/>
    <w:rsid w:val="004E23F4"/>
    <w:rsid w:val="004E2853"/>
    <w:rsid w:val="004E3061"/>
    <w:rsid w:val="004E32A8"/>
    <w:rsid w:val="004E65BD"/>
    <w:rsid w:val="004E6E28"/>
    <w:rsid w:val="004F007F"/>
    <w:rsid w:val="004F0BE2"/>
    <w:rsid w:val="004F228C"/>
    <w:rsid w:val="004F4275"/>
    <w:rsid w:val="004F6698"/>
    <w:rsid w:val="004F67B3"/>
    <w:rsid w:val="00500B49"/>
    <w:rsid w:val="00501B09"/>
    <w:rsid w:val="00502095"/>
    <w:rsid w:val="005033C8"/>
    <w:rsid w:val="00511924"/>
    <w:rsid w:val="0051320E"/>
    <w:rsid w:val="00515EB0"/>
    <w:rsid w:val="00523CA6"/>
    <w:rsid w:val="00526411"/>
    <w:rsid w:val="00530471"/>
    <w:rsid w:val="00531123"/>
    <w:rsid w:val="00534273"/>
    <w:rsid w:val="00534740"/>
    <w:rsid w:val="00534902"/>
    <w:rsid w:val="00535475"/>
    <w:rsid w:val="00542381"/>
    <w:rsid w:val="0054596A"/>
    <w:rsid w:val="005463DA"/>
    <w:rsid w:val="005467D2"/>
    <w:rsid w:val="00547EEF"/>
    <w:rsid w:val="0055061F"/>
    <w:rsid w:val="00552949"/>
    <w:rsid w:val="00552BBD"/>
    <w:rsid w:val="00556AFA"/>
    <w:rsid w:val="00560A6F"/>
    <w:rsid w:val="005646A7"/>
    <w:rsid w:val="00565D48"/>
    <w:rsid w:val="0056636D"/>
    <w:rsid w:val="00567019"/>
    <w:rsid w:val="00571974"/>
    <w:rsid w:val="00573684"/>
    <w:rsid w:val="00576A4F"/>
    <w:rsid w:val="00576CDC"/>
    <w:rsid w:val="00580C63"/>
    <w:rsid w:val="005812CF"/>
    <w:rsid w:val="00581E79"/>
    <w:rsid w:val="005854DE"/>
    <w:rsid w:val="00587DFA"/>
    <w:rsid w:val="00590A9B"/>
    <w:rsid w:val="005924A5"/>
    <w:rsid w:val="00593AD5"/>
    <w:rsid w:val="005955AA"/>
    <w:rsid w:val="0059684F"/>
    <w:rsid w:val="005A0250"/>
    <w:rsid w:val="005A2968"/>
    <w:rsid w:val="005A2F77"/>
    <w:rsid w:val="005A3466"/>
    <w:rsid w:val="005A653D"/>
    <w:rsid w:val="005A702B"/>
    <w:rsid w:val="005B0E14"/>
    <w:rsid w:val="005B139C"/>
    <w:rsid w:val="005B278B"/>
    <w:rsid w:val="005B4A1A"/>
    <w:rsid w:val="005B4A54"/>
    <w:rsid w:val="005B7F1F"/>
    <w:rsid w:val="005C1328"/>
    <w:rsid w:val="005C3A92"/>
    <w:rsid w:val="005C3F6D"/>
    <w:rsid w:val="005C4F74"/>
    <w:rsid w:val="005C576B"/>
    <w:rsid w:val="005C6794"/>
    <w:rsid w:val="005D10F6"/>
    <w:rsid w:val="005D606F"/>
    <w:rsid w:val="005D6275"/>
    <w:rsid w:val="005E07D8"/>
    <w:rsid w:val="005E1405"/>
    <w:rsid w:val="005E3E73"/>
    <w:rsid w:val="005E73D1"/>
    <w:rsid w:val="005E7E23"/>
    <w:rsid w:val="005F01A3"/>
    <w:rsid w:val="005F1C53"/>
    <w:rsid w:val="005F7497"/>
    <w:rsid w:val="0060342C"/>
    <w:rsid w:val="006034A5"/>
    <w:rsid w:val="00603E0C"/>
    <w:rsid w:val="006050C1"/>
    <w:rsid w:val="006053E5"/>
    <w:rsid w:val="00611144"/>
    <w:rsid w:val="0061147D"/>
    <w:rsid w:val="00612EBD"/>
    <w:rsid w:val="00613F49"/>
    <w:rsid w:val="00615651"/>
    <w:rsid w:val="00620FB3"/>
    <w:rsid w:val="00621870"/>
    <w:rsid w:val="00626086"/>
    <w:rsid w:val="00627ECD"/>
    <w:rsid w:val="0063001B"/>
    <w:rsid w:val="0063124D"/>
    <w:rsid w:val="00633FBB"/>
    <w:rsid w:val="006342F3"/>
    <w:rsid w:val="006403F3"/>
    <w:rsid w:val="006448BA"/>
    <w:rsid w:val="00646173"/>
    <w:rsid w:val="00650C66"/>
    <w:rsid w:val="00652F40"/>
    <w:rsid w:val="00654628"/>
    <w:rsid w:val="00655D7A"/>
    <w:rsid w:val="006563E9"/>
    <w:rsid w:val="00656E03"/>
    <w:rsid w:val="006578E6"/>
    <w:rsid w:val="006605B9"/>
    <w:rsid w:val="00666C52"/>
    <w:rsid w:val="0067177C"/>
    <w:rsid w:val="00671CC8"/>
    <w:rsid w:val="00672BAE"/>
    <w:rsid w:val="006738C4"/>
    <w:rsid w:val="00675387"/>
    <w:rsid w:val="00677AB2"/>
    <w:rsid w:val="006814C9"/>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D20"/>
    <w:rsid w:val="006D2FFD"/>
    <w:rsid w:val="006D4BE3"/>
    <w:rsid w:val="006D6DD2"/>
    <w:rsid w:val="006D700A"/>
    <w:rsid w:val="006E2308"/>
    <w:rsid w:val="006E47EA"/>
    <w:rsid w:val="006E6D83"/>
    <w:rsid w:val="006F0252"/>
    <w:rsid w:val="006F0EA4"/>
    <w:rsid w:val="006F2EE0"/>
    <w:rsid w:val="006F4335"/>
    <w:rsid w:val="006F7FB1"/>
    <w:rsid w:val="0070077C"/>
    <w:rsid w:val="007023E8"/>
    <w:rsid w:val="007023F9"/>
    <w:rsid w:val="00702B29"/>
    <w:rsid w:val="00703E4A"/>
    <w:rsid w:val="00703FB4"/>
    <w:rsid w:val="0070556F"/>
    <w:rsid w:val="0070761B"/>
    <w:rsid w:val="007146B7"/>
    <w:rsid w:val="007150C4"/>
    <w:rsid w:val="007169AF"/>
    <w:rsid w:val="00717E64"/>
    <w:rsid w:val="0072014E"/>
    <w:rsid w:val="007214BE"/>
    <w:rsid w:val="00725EC2"/>
    <w:rsid w:val="00726B64"/>
    <w:rsid w:val="007317B8"/>
    <w:rsid w:val="007322AC"/>
    <w:rsid w:val="007328A0"/>
    <w:rsid w:val="00733C05"/>
    <w:rsid w:val="00733C9A"/>
    <w:rsid w:val="00735659"/>
    <w:rsid w:val="00741D73"/>
    <w:rsid w:val="00742CE2"/>
    <w:rsid w:val="00742EED"/>
    <w:rsid w:val="00745057"/>
    <w:rsid w:val="007452B0"/>
    <w:rsid w:val="00746F9C"/>
    <w:rsid w:val="0075023E"/>
    <w:rsid w:val="007514EC"/>
    <w:rsid w:val="007529CC"/>
    <w:rsid w:val="007546AC"/>
    <w:rsid w:val="00754976"/>
    <w:rsid w:val="007578DE"/>
    <w:rsid w:val="00761253"/>
    <w:rsid w:val="007676B1"/>
    <w:rsid w:val="007723C0"/>
    <w:rsid w:val="00780008"/>
    <w:rsid w:val="007830B4"/>
    <w:rsid w:val="007837C0"/>
    <w:rsid w:val="00783AD0"/>
    <w:rsid w:val="00783CF9"/>
    <w:rsid w:val="0078551B"/>
    <w:rsid w:val="00785D94"/>
    <w:rsid w:val="007871F6"/>
    <w:rsid w:val="00787F8A"/>
    <w:rsid w:val="0079208F"/>
    <w:rsid w:val="00794391"/>
    <w:rsid w:val="007966B9"/>
    <w:rsid w:val="007971C8"/>
    <w:rsid w:val="007A22CA"/>
    <w:rsid w:val="007A32D8"/>
    <w:rsid w:val="007A3692"/>
    <w:rsid w:val="007A512B"/>
    <w:rsid w:val="007A5A25"/>
    <w:rsid w:val="007A5D49"/>
    <w:rsid w:val="007B3B22"/>
    <w:rsid w:val="007B66EB"/>
    <w:rsid w:val="007C051B"/>
    <w:rsid w:val="007C0813"/>
    <w:rsid w:val="007C27EA"/>
    <w:rsid w:val="007C7C8E"/>
    <w:rsid w:val="007D2B0F"/>
    <w:rsid w:val="007D4E27"/>
    <w:rsid w:val="007E0ED3"/>
    <w:rsid w:val="007E1D4A"/>
    <w:rsid w:val="007E3A5E"/>
    <w:rsid w:val="007E5E98"/>
    <w:rsid w:val="007F1412"/>
    <w:rsid w:val="007F2120"/>
    <w:rsid w:val="007F2A06"/>
    <w:rsid w:val="007F38BA"/>
    <w:rsid w:val="007F4597"/>
    <w:rsid w:val="007F4601"/>
    <w:rsid w:val="007F5ED0"/>
    <w:rsid w:val="007F5F7D"/>
    <w:rsid w:val="007F77AF"/>
    <w:rsid w:val="0080171D"/>
    <w:rsid w:val="00802753"/>
    <w:rsid w:val="008037FF"/>
    <w:rsid w:val="00804510"/>
    <w:rsid w:val="00804701"/>
    <w:rsid w:val="008062B8"/>
    <w:rsid w:val="00812814"/>
    <w:rsid w:val="0081361A"/>
    <w:rsid w:val="0081640A"/>
    <w:rsid w:val="008175EF"/>
    <w:rsid w:val="008219F3"/>
    <w:rsid w:val="008228D4"/>
    <w:rsid w:val="008231A3"/>
    <w:rsid w:val="008256CA"/>
    <w:rsid w:val="0083192F"/>
    <w:rsid w:val="00835FE4"/>
    <w:rsid w:val="00841520"/>
    <w:rsid w:val="00843144"/>
    <w:rsid w:val="0084336E"/>
    <w:rsid w:val="0085187A"/>
    <w:rsid w:val="00855676"/>
    <w:rsid w:val="00855EE6"/>
    <w:rsid w:val="00861A98"/>
    <w:rsid w:val="008621B5"/>
    <w:rsid w:val="00862763"/>
    <w:rsid w:val="00866650"/>
    <w:rsid w:val="00867149"/>
    <w:rsid w:val="00870DB9"/>
    <w:rsid w:val="0087360D"/>
    <w:rsid w:val="00874D73"/>
    <w:rsid w:val="00874E90"/>
    <w:rsid w:val="008821DD"/>
    <w:rsid w:val="008823B5"/>
    <w:rsid w:val="0088332A"/>
    <w:rsid w:val="00883E87"/>
    <w:rsid w:val="0088407C"/>
    <w:rsid w:val="008873D4"/>
    <w:rsid w:val="00890615"/>
    <w:rsid w:val="00890803"/>
    <w:rsid w:val="0089198A"/>
    <w:rsid w:val="00892450"/>
    <w:rsid w:val="00892E08"/>
    <w:rsid w:val="00894C71"/>
    <w:rsid w:val="00895714"/>
    <w:rsid w:val="008A032D"/>
    <w:rsid w:val="008A070A"/>
    <w:rsid w:val="008A41F4"/>
    <w:rsid w:val="008A43CA"/>
    <w:rsid w:val="008A448E"/>
    <w:rsid w:val="008A7227"/>
    <w:rsid w:val="008B079D"/>
    <w:rsid w:val="008B1B8C"/>
    <w:rsid w:val="008B3F74"/>
    <w:rsid w:val="008B6924"/>
    <w:rsid w:val="008C02C0"/>
    <w:rsid w:val="008C1485"/>
    <w:rsid w:val="008C151A"/>
    <w:rsid w:val="008C1D35"/>
    <w:rsid w:val="008C2054"/>
    <w:rsid w:val="008C349E"/>
    <w:rsid w:val="008C438E"/>
    <w:rsid w:val="008C4CFE"/>
    <w:rsid w:val="008C65EE"/>
    <w:rsid w:val="008C6978"/>
    <w:rsid w:val="008D3D66"/>
    <w:rsid w:val="008D6C1B"/>
    <w:rsid w:val="008E5316"/>
    <w:rsid w:val="008E5DEC"/>
    <w:rsid w:val="008E62D1"/>
    <w:rsid w:val="008E6C5A"/>
    <w:rsid w:val="008E6D7A"/>
    <w:rsid w:val="008E75CC"/>
    <w:rsid w:val="008F0711"/>
    <w:rsid w:val="008F0A1A"/>
    <w:rsid w:val="008F0A3D"/>
    <w:rsid w:val="008F62B2"/>
    <w:rsid w:val="0090054F"/>
    <w:rsid w:val="009062D9"/>
    <w:rsid w:val="00911472"/>
    <w:rsid w:val="00912CA0"/>
    <w:rsid w:val="009171F4"/>
    <w:rsid w:val="00923CDE"/>
    <w:rsid w:val="00924ABE"/>
    <w:rsid w:val="00924B1D"/>
    <w:rsid w:val="00924BE3"/>
    <w:rsid w:val="00931518"/>
    <w:rsid w:val="009335CB"/>
    <w:rsid w:val="00933EDE"/>
    <w:rsid w:val="00933F1C"/>
    <w:rsid w:val="00934398"/>
    <w:rsid w:val="0093658D"/>
    <w:rsid w:val="0093724E"/>
    <w:rsid w:val="0094216F"/>
    <w:rsid w:val="009427B4"/>
    <w:rsid w:val="00950659"/>
    <w:rsid w:val="00951D2A"/>
    <w:rsid w:val="00952285"/>
    <w:rsid w:val="00952B36"/>
    <w:rsid w:val="009534EB"/>
    <w:rsid w:val="0095446C"/>
    <w:rsid w:val="00955667"/>
    <w:rsid w:val="00961D8F"/>
    <w:rsid w:val="009637EE"/>
    <w:rsid w:val="00964BB3"/>
    <w:rsid w:val="009667DD"/>
    <w:rsid w:val="00973117"/>
    <w:rsid w:val="009800FF"/>
    <w:rsid w:val="00980943"/>
    <w:rsid w:val="00980FA4"/>
    <w:rsid w:val="00982D1C"/>
    <w:rsid w:val="009830BA"/>
    <w:rsid w:val="009838F5"/>
    <w:rsid w:val="0098400D"/>
    <w:rsid w:val="00991E2F"/>
    <w:rsid w:val="009932D6"/>
    <w:rsid w:val="0099556A"/>
    <w:rsid w:val="0099670C"/>
    <w:rsid w:val="00996A62"/>
    <w:rsid w:val="009A2EBE"/>
    <w:rsid w:val="009A2F15"/>
    <w:rsid w:val="009A4D63"/>
    <w:rsid w:val="009A6016"/>
    <w:rsid w:val="009A6589"/>
    <w:rsid w:val="009A6E04"/>
    <w:rsid w:val="009B08AA"/>
    <w:rsid w:val="009B3D05"/>
    <w:rsid w:val="009B3E4F"/>
    <w:rsid w:val="009B5F21"/>
    <w:rsid w:val="009B7499"/>
    <w:rsid w:val="009C18F7"/>
    <w:rsid w:val="009C24B1"/>
    <w:rsid w:val="009C592B"/>
    <w:rsid w:val="009C6260"/>
    <w:rsid w:val="009C62B1"/>
    <w:rsid w:val="009C6DE6"/>
    <w:rsid w:val="009D0BBD"/>
    <w:rsid w:val="009D0DF1"/>
    <w:rsid w:val="009D6FD0"/>
    <w:rsid w:val="009E0E68"/>
    <w:rsid w:val="009F195B"/>
    <w:rsid w:val="009F236B"/>
    <w:rsid w:val="009F30DD"/>
    <w:rsid w:val="009F3730"/>
    <w:rsid w:val="009F57FF"/>
    <w:rsid w:val="009F6392"/>
    <w:rsid w:val="00A03DDF"/>
    <w:rsid w:val="00A04786"/>
    <w:rsid w:val="00A06A88"/>
    <w:rsid w:val="00A10499"/>
    <w:rsid w:val="00A10D9B"/>
    <w:rsid w:val="00A12282"/>
    <w:rsid w:val="00A13662"/>
    <w:rsid w:val="00A17F67"/>
    <w:rsid w:val="00A20841"/>
    <w:rsid w:val="00A2135B"/>
    <w:rsid w:val="00A23B73"/>
    <w:rsid w:val="00A25AB0"/>
    <w:rsid w:val="00A27273"/>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D3B"/>
    <w:rsid w:val="00A50E4B"/>
    <w:rsid w:val="00A53583"/>
    <w:rsid w:val="00A6054A"/>
    <w:rsid w:val="00A60F17"/>
    <w:rsid w:val="00A6126A"/>
    <w:rsid w:val="00A61C1E"/>
    <w:rsid w:val="00A623E4"/>
    <w:rsid w:val="00A631B8"/>
    <w:rsid w:val="00A67E55"/>
    <w:rsid w:val="00A71333"/>
    <w:rsid w:val="00A73126"/>
    <w:rsid w:val="00A74E62"/>
    <w:rsid w:val="00A77982"/>
    <w:rsid w:val="00A80C44"/>
    <w:rsid w:val="00A82F95"/>
    <w:rsid w:val="00A832BE"/>
    <w:rsid w:val="00A863B0"/>
    <w:rsid w:val="00A86980"/>
    <w:rsid w:val="00A86F2F"/>
    <w:rsid w:val="00A872A2"/>
    <w:rsid w:val="00A87463"/>
    <w:rsid w:val="00A95ADC"/>
    <w:rsid w:val="00A979D3"/>
    <w:rsid w:val="00AA0F54"/>
    <w:rsid w:val="00AA2AE0"/>
    <w:rsid w:val="00AA60D4"/>
    <w:rsid w:val="00AA792C"/>
    <w:rsid w:val="00AB2CFE"/>
    <w:rsid w:val="00AB2FC3"/>
    <w:rsid w:val="00AB3CD7"/>
    <w:rsid w:val="00AB5D66"/>
    <w:rsid w:val="00AB68C7"/>
    <w:rsid w:val="00AB6A8C"/>
    <w:rsid w:val="00AB78AF"/>
    <w:rsid w:val="00AC1566"/>
    <w:rsid w:val="00AC2054"/>
    <w:rsid w:val="00AC49AC"/>
    <w:rsid w:val="00AC4DE2"/>
    <w:rsid w:val="00AC6B69"/>
    <w:rsid w:val="00AD20A1"/>
    <w:rsid w:val="00AD37A3"/>
    <w:rsid w:val="00AD60A9"/>
    <w:rsid w:val="00AD7680"/>
    <w:rsid w:val="00AE1133"/>
    <w:rsid w:val="00AE1D06"/>
    <w:rsid w:val="00AE31BE"/>
    <w:rsid w:val="00AE484A"/>
    <w:rsid w:val="00AE7637"/>
    <w:rsid w:val="00AE7921"/>
    <w:rsid w:val="00AE7ABE"/>
    <w:rsid w:val="00AF13F1"/>
    <w:rsid w:val="00AF396C"/>
    <w:rsid w:val="00AF4370"/>
    <w:rsid w:val="00AF680F"/>
    <w:rsid w:val="00B01548"/>
    <w:rsid w:val="00B0303C"/>
    <w:rsid w:val="00B04637"/>
    <w:rsid w:val="00B0638D"/>
    <w:rsid w:val="00B0736C"/>
    <w:rsid w:val="00B078D1"/>
    <w:rsid w:val="00B10E47"/>
    <w:rsid w:val="00B10EB6"/>
    <w:rsid w:val="00B11F09"/>
    <w:rsid w:val="00B12765"/>
    <w:rsid w:val="00B12FCB"/>
    <w:rsid w:val="00B14593"/>
    <w:rsid w:val="00B15063"/>
    <w:rsid w:val="00B15F01"/>
    <w:rsid w:val="00B17835"/>
    <w:rsid w:val="00B22E6B"/>
    <w:rsid w:val="00B251F7"/>
    <w:rsid w:val="00B3179A"/>
    <w:rsid w:val="00B31F64"/>
    <w:rsid w:val="00B32ECD"/>
    <w:rsid w:val="00B342BA"/>
    <w:rsid w:val="00B36A83"/>
    <w:rsid w:val="00B41C5E"/>
    <w:rsid w:val="00B4367F"/>
    <w:rsid w:val="00B51BF8"/>
    <w:rsid w:val="00B54A0A"/>
    <w:rsid w:val="00B54C05"/>
    <w:rsid w:val="00B61D95"/>
    <w:rsid w:val="00B62F93"/>
    <w:rsid w:val="00B67A78"/>
    <w:rsid w:val="00B7006F"/>
    <w:rsid w:val="00B70FAB"/>
    <w:rsid w:val="00B74C65"/>
    <w:rsid w:val="00B7526F"/>
    <w:rsid w:val="00B7621A"/>
    <w:rsid w:val="00B766B7"/>
    <w:rsid w:val="00B80016"/>
    <w:rsid w:val="00B83673"/>
    <w:rsid w:val="00B86A6B"/>
    <w:rsid w:val="00B925C3"/>
    <w:rsid w:val="00B92E17"/>
    <w:rsid w:val="00BA26C3"/>
    <w:rsid w:val="00BA35EF"/>
    <w:rsid w:val="00BA3839"/>
    <w:rsid w:val="00BA62EC"/>
    <w:rsid w:val="00BB11DA"/>
    <w:rsid w:val="00BB2635"/>
    <w:rsid w:val="00BB4000"/>
    <w:rsid w:val="00BB74D7"/>
    <w:rsid w:val="00BC40E5"/>
    <w:rsid w:val="00BE01A3"/>
    <w:rsid w:val="00BE0711"/>
    <w:rsid w:val="00BE1588"/>
    <w:rsid w:val="00BF0247"/>
    <w:rsid w:val="00BF09F3"/>
    <w:rsid w:val="00BF0C8E"/>
    <w:rsid w:val="00BF1C13"/>
    <w:rsid w:val="00BF1F63"/>
    <w:rsid w:val="00BF2650"/>
    <w:rsid w:val="00BF6624"/>
    <w:rsid w:val="00C00057"/>
    <w:rsid w:val="00C00932"/>
    <w:rsid w:val="00C01ED7"/>
    <w:rsid w:val="00C020EC"/>
    <w:rsid w:val="00C02500"/>
    <w:rsid w:val="00C03392"/>
    <w:rsid w:val="00C04A92"/>
    <w:rsid w:val="00C04E95"/>
    <w:rsid w:val="00C05711"/>
    <w:rsid w:val="00C060DB"/>
    <w:rsid w:val="00C073D9"/>
    <w:rsid w:val="00C10681"/>
    <w:rsid w:val="00C116C1"/>
    <w:rsid w:val="00C11A18"/>
    <w:rsid w:val="00C12DC4"/>
    <w:rsid w:val="00C13408"/>
    <w:rsid w:val="00C153C2"/>
    <w:rsid w:val="00C15C26"/>
    <w:rsid w:val="00C17573"/>
    <w:rsid w:val="00C23507"/>
    <w:rsid w:val="00C23C62"/>
    <w:rsid w:val="00C2421E"/>
    <w:rsid w:val="00C27B07"/>
    <w:rsid w:val="00C3125E"/>
    <w:rsid w:val="00C345A0"/>
    <w:rsid w:val="00C41C24"/>
    <w:rsid w:val="00C43A27"/>
    <w:rsid w:val="00C45299"/>
    <w:rsid w:val="00C474B5"/>
    <w:rsid w:val="00C478A7"/>
    <w:rsid w:val="00C4798E"/>
    <w:rsid w:val="00C50CAC"/>
    <w:rsid w:val="00C55B2F"/>
    <w:rsid w:val="00C576F2"/>
    <w:rsid w:val="00C5770A"/>
    <w:rsid w:val="00C57A93"/>
    <w:rsid w:val="00C63A01"/>
    <w:rsid w:val="00C64E9B"/>
    <w:rsid w:val="00C65376"/>
    <w:rsid w:val="00C65968"/>
    <w:rsid w:val="00C661B9"/>
    <w:rsid w:val="00C67E82"/>
    <w:rsid w:val="00C72F0F"/>
    <w:rsid w:val="00C75E7C"/>
    <w:rsid w:val="00C7770B"/>
    <w:rsid w:val="00C77C90"/>
    <w:rsid w:val="00C80C03"/>
    <w:rsid w:val="00C81F71"/>
    <w:rsid w:val="00C82AC8"/>
    <w:rsid w:val="00C85389"/>
    <w:rsid w:val="00C85865"/>
    <w:rsid w:val="00C87B0E"/>
    <w:rsid w:val="00C904A8"/>
    <w:rsid w:val="00C96E10"/>
    <w:rsid w:val="00CA0B75"/>
    <w:rsid w:val="00CA13EE"/>
    <w:rsid w:val="00CA6A3D"/>
    <w:rsid w:val="00CB28CC"/>
    <w:rsid w:val="00CB3E19"/>
    <w:rsid w:val="00CB534B"/>
    <w:rsid w:val="00CB65B6"/>
    <w:rsid w:val="00CC0504"/>
    <w:rsid w:val="00CC4727"/>
    <w:rsid w:val="00CC4C84"/>
    <w:rsid w:val="00CC5139"/>
    <w:rsid w:val="00CC6926"/>
    <w:rsid w:val="00CD1F8F"/>
    <w:rsid w:val="00CD455C"/>
    <w:rsid w:val="00CD4FF6"/>
    <w:rsid w:val="00CD5DF0"/>
    <w:rsid w:val="00CE013B"/>
    <w:rsid w:val="00CE29EF"/>
    <w:rsid w:val="00CE2AF0"/>
    <w:rsid w:val="00CF2AC0"/>
    <w:rsid w:val="00CF5039"/>
    <w:rsid w:val="00CF5A34"/>
    <w:rsid w:val="00D00AD8"/>
    <w:rsid w:val="00D00BF9"/>
    <w:rsid w:val="00D038A0"/>
    <w:rsid w:val="00D05F2F"/>
    <w:rsid w:val="00D069FA"/>
    <w:rsid w:val="00D109CE"/>
    <w:rsid w:val="00D148DE"/>
    <w:rsid w:val="00D20285"/>
    <w:rsid w:val="00D22C86"/>
    <w:rsid w:val="00D262D3"/>
    <w:rsid w:val="00D26BC9"/>
    <w:rsid w:val="00D3392E"/>
    <w:rsid w:val="00D403E1"/>
    <w:rsid w:val="00D44EC6"/>
    <w:rsid w:val="00D45A4D"/>
    <w:rsid w:val="00D567DA"/>
    <w:rsid w:val="00D5750E"/>
    <w:rsid w:val="00D610C2"/>
    <w:rsid w:val="00D62B59"/>
    <w:rsid w:val="00D6776E"/>
    <w:rsid w:val="00D73927"/>
    <w:rsid w:val="00D739F9"/>
    <w:rsid w:val="00D80B4A"/>
    <w:rsid w:val="00D82654"/>
    <w:rsid w:val="00D82E93"/>
    <w:rsid w:val="00D83408"/>
    <w:rsid w:val="00D83895"/>
    <w:rsid w:val="00D848C2"/>
    <w:rsid w:val="00D87BFE"/>
    <w:rsid w:val="00D91631"/>
    <w:rsid w:val="00D9339E"/>
    <w:rsid w:val="00D93DE9"/>
    <w:rsid w:val="00D95397"/>
    <w:rsid w:val="00D95F55"/>
    <w:rsid w:val="00D975C3"/>
    <w:rsid w:val="00DA0FD3"/>
    <w:rsid w:val="00DA1C21"/>
    <w:rsid w:val="00DA27CC"/>
    <w:rsid w:val="00DA2893"/>
    <w:rsid w:val="00DA2ADB"/>
    <w:rsid w:val="00DA657F"/>
    <w:rsid w:val="00DB0995"/>
    <w:rsid w:val="00DB181B"/>
    <w:rsid w:val="00DB2501"/>
    <w:rsid w:val="00DB3392"/>
    <w:rsid w:val="00DB3F80"/>
    <w:rsid w:val="00DB7501"/>
    <w:rsid w:val="00DB7A80"/>
    <w:rsid w:val="00DC319C"/>
    <w:rsid w:val="00DC35BF"/>
    <w:rsid w:val="00DC6BDC"/>
    <w:rsid w:val="00DC7D3D"/>
    <w:rsid w:val="00DD35C3"/>
    <w:rsid w:val="00DD58C5"/>
    <w:rsid w:val="00DD5B02"/>
    <w:rsid w:val="00DE47F9"/>
    <w:rsid w:val="00DE7D71"/>
    <w:rsid w:val="00DF083F"/>
    <w:rsid w:val="00DF3771"/>
    <w:rsid w:val="00E03072"/>
    <w:rsid w:val="00E03148"/>
    <w:rsid w:val="00E04023"/>
    <w:rsid w:val="00E04149"/>
    <w:rsid w:val="00E0684E"/>
    <w:rsid w:val="00E06F2A"/>
    <w:rsid w:val="00E1180D"/>
    <w:rsid w:val="00E11E03"/>
    <w:rsid w:val="00E145AD"/>
    <w:rsid w:val="00E14BDD"/>
    <w:rsid w:val="00E151CF"/>
    <w:rsid w:val="00E1573B"/>
    <w:rsid w:val="00E160A6"/>
    <w:rsid w:val="00E1642B"/>
    <w:rsid w:val="00E2273C"/>
    <w:rsid w:val="00E2396D"/>
    <w:rsid w:val="00E24BA2"/>
    <w:rsid w:val="00E3217B"/>
    <w:rsid w:val="00E32A49"/>
    <w:rsid w:val="00E336D3"/>
    <w:rsid w:val="00E34922"/>
    <w:rsid w:val="00E35119"/>
    <w:rsid w:val="00E37EAC"/>
    <w:rsid w:val="00E41DBF"/>
    <w:rsid w:val="00E42088"/>
    <w:rsid w:val="00E449B7"/>
    <w:rsid w:val="00E45057"/>
    <w:rsid w:val="00E45582"/>
    <w:rsid w:val="00E45718"/>
    <w:rsid w:val="00E5045F"/>
    <w:rsid w:val="00E507F0"/>
    <w:rsid w:val="00E5092A"/>
    <w:rsid w:val="00E50C79"/>
    <w:rsid w:val="00E527B1"/>
    <w:rsid w:val="00E52F01"/>
    <w:rsid w:val="00E53D0B"/>
    <w:rsid w:val="00E54067"/>
    <w:rsid w:val="00E543E8"/>
    <w:rsid w:val="00E54E0D"/>
    <w:rsid w:val="00E5591F"/>
    <w:rsid w:val="00E55C6A"/>
    <w:rsid w:val="00E5645E"/>
    <w:rsid w:val="00E5718E"/>
    <w:rsid w:val="00E575C1"/>
    <w:rsid w:val="00E601AF"/>
    <w:rsid w:val="00E605B7"/>
    <w:rsid w:val="00E606A5"/>
    <w:rsid w:val="00E60B18"/>
    <w:rsid w:val="00E60FC0"/>
    <w:rsid w:val="00E61B7B"/>
    <w:rsid w:val="00E61D2F"/>
    <w:rsid w:val="00E61F95"/>
    <w:rsid w:val="00E65111"/>
    <w:rsid w:val="00E652ED"/>
    <w:rsid w:val="00E6786F"/>
    <w:rsid w:val="00E724D7"/>
    <w:rsid w:val="00E7384A"/>
    <w:rsid w:val="00E74F45"/>
    <w:rsid w:val="00E758CD"/>
    <w:rsid w:val="00E76F76"/>
    <w:rsid w:val="00E82F3A"/>
    <w:rsid w:val="00E83B17"/>
    <w:rsid w:val="00E94D90"/>
    <w:rsid w:val="00E94ECB"/>
    <w:rsid w:val="00EA20D6"/>
    <w:rsid w:val="00EA5A2C"/>
    <w:rsid w:val="00EA5A93"/>
    <w:rsid w:val="00EA7538"/>
    <w:rsid w:val="00EB0709"/>
    <w:rsid w:val="00EB58C4"/>
    <w:rsid w:val="00EB5F7D"/>
    <w:rsid w:val="00EB7E79"/>
    <w:rsid w:val="00EC0C97"/>
    <w:rsid w:val="00EC27F7"/>
    <w:rsid w:val="00EC333B"/>
    <w:rsid w:val="00EC76B1"/>
    <w:rsid w:val="00EC7AC2"/>
    <w:rsid w:val="00ED074A"/>
    <w:rsid w:val="00ED1068"/>
    <w:rsid w:val="00ED1936"/>
    <w:rsid w:val="00EE341B"/>
    <w:rsid w:val="00EE5CE8"/>
    <w:rsid w:val="00EE6712"/>
    <w:rsid w:val="00EE72C6"/>
    <w:rsid w:val="00F002AC"/>
    <w:rsid w:val="00F025E8"/>
    <w:rsid w:val="00F026BB"/>
    <w:rsid w:val="00F10B1C"/>
    <w:rsid w:val="00F1137D"/>
    <w:rsid w:val="00F12687"/>
    <w:rsid w:val="00F12CA1"/>
    <w:rsid w:val="00F13DAB"/>
    <w:rsid w:val="00F158F1"/>
    <w:rsid w:val="00F16498"/>
    <w:rsid w:val="00F264F1"/>
    <w:rsid w:val="00F26ADE"/>
    <w:rsid w:val="00F26B2A"/>
    <w:rsid w:val="00F356F2"/>
    <w:rsid w:val="00F40D33"/>
    <w:rsid w:val="00F41B2A"/>
    <w:rsid w:val="00F44C12"/>
    <w:rsid w:val="00F4715D"/>
    <w:rsid w:val="00F51AF4"/>
    <w:rsid w:val="00F57D09"/>
    <w:rsid w:val="00F6158D"/>
    <w:rsid w:val="00F617BB"/>
    <w:rsid w:val="00F649B6"/>
    <w:rsid w:val="00F66D72"/>
    <w:rsid w:val="00F67462"/>
    <w:rsid w:val="00F722E6"/>
    <w:rsid w:val="00F72D60"/>
    <w:rsid w:val="00F75B21"/>
    <w:rsid w:val="00F761C5"/>
    <w:rsid w:val="00F80130"/>
    <w:rsid w:val="00F8179C"/>
    <w:rsid w:val="00F87EB6"/>
    <w:rsid w:val="00F92A1F"/>
    <w:rsid w:val="00F92AAD"/>
    <w:rsid w:val="00F94511"/>
    <w:rsid w:val="00F94859"/>
    <w:rsid w:val="00F96722"/>
    <w:rsid w:val="00F972FE"/>
    <w:rsid w:val="00FA0085"/>
    <w:rsid w:val="00FA0485"/>
    <w:rsid w:val="00FA1E5C"/>
    <w:rsid w:val="00FA26BD"/>
    <w:rsid w:val="00FA2FD9"/>
    <w:rsid w:val="00FA33F1"/>
    <w:rsid w:val="00FA40A9"/>
    <w:rsid w:val="00FB1535"/>
    <w:rsid w:val="00FB35B6"/>
    <w:rsid w:val="00FB4643"/>
    <w:rsid w:val="00FC1718"/>
    <w:rsid w:val="00FC3897"/>
    <w:rsid w:val="00FC52FE"/>
    <w:rsid w:val="00FC5F58"/>
    <w:rsid w:val="00FD5E76"/>
    <w:rsid w:val="00FE41D8"/>
    <w:rsid w:val="00FE4B6A"/>
    <w:rsid w:val="00FE7FFD"/>
    <w:rsid w:val="00FF1DCE"/>
    <w:rsid w:val="00FF2A7B"/>
    <w:rsid w:val="00FF3B92"/>
    <w:rsid w:val="00FF3FC3"/>
    <w:rsid w:val="00FF41B4"/>
    <w:rsid w:val="00FF43AE"/>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Heading1">
    <w:name w:val="heading 1"/>
    <w:basedOn w:val="Normal"/>
    <w:next w:val="Normal"/>
    <w:link w:val="Heading1Char"/>
    <w:uiPriority w:val="9"/>
    <w:qFormat/>
    <w:rsid w:val="00B54C05"/>
    <w:pPr>
      <w:spacing w:before="48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B54C05"/>
    <w:pPr>
      <w:spacing w:before="200" w:line="271" w:lineRule="auto"/>
      <w:outlineLvl w:val="1"/>
    </w:pPr>
    <w:rPr>
      <w:smallCaps/>
      <w:sz w:val="28"/>
      <w:szCs w:val="28"/>
    </w:rPr>
  </w:style>
  <w:style w:type="paragraph" w:styleId="Heading3">
    <w:name w:val="heading 3"/>
    <w:basedOn w:val="Normal"/>
    <w:next w:val="Normal"/>
    <w:link w:val="Heading3Char"/>
    <w:uiPriority w:val="9"/>
    <w:unhideWhenUsed/>
    <w:qFormat/>
    <w:rsid w:val="00B54C05"/>
    <w:pPr>
      <w:spacing w:before="20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B54C05"/>
    <w:pPr>
      <w:spacing w:line="271" w:lineRule="auto"/>
      <w:outlineLvl w:val="3"/>
    </w:pPr>
    <w:rPr>
      <w:b/>
      <w:bCs/>
      <w:spacing w:val="5"/>
    </w:rPr>
  </w:style>
  <w:style w:type="paragraph" w:styleId="Heading5">
    <w:name w:val="heading 5"/>
    <w:basedOn w:val="Normal"/>
    <w:next w:val="Normal"/>
    <w:link w:val="Heading5Char"/>
    <w:uiPriority w:val="9"/>
    <w:semiHidden/>
    <w:unhideWhenUsed/>
    <w:qFormat/>
    <w:rsid w:val="00B54C05"/>
    <w:pPr>
      <w:spacing w:line="271" w:lineRule="auto"/>
      <w:outlineLvl w:val="4"/>
    </w:pPr>
    <w:rPr>
      <w:i/>
      <w:iCs/>
    </w:rPr>
  </w:style>
  <w:style w:type="paragraph" w:styleId="Heading6">
    <w:name w:val="heading 6"/>
    <w:basedOn w:val="Normal"/>
    <w:next w:val="Normal"/>
    <w:link w:val="Heading6Cha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B54C05"/>
    <w:pPr>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B54C05"/>
    <w:pPr>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ListParagraph">
    <w:name w:val="List Paragraph"/>
    <w:basedOn w:val="Normal"/>
    <w:uiPriority w:val="34"/>
    <w:qFormat/>
    <w:rsid w:val="00B54C05"/>
    <w:pPr>
      <w:ind w:left="720"/>
      <w:contextualSpacing/>
    </w:pPr>
  </w:style>
  <w:style w:type="paragraph" w:styleId="BalloonText">
    <w:name w:val="Balloon Text"/>
    <w:basedOn w:val="Normal"/>
    <w:link w:val="BalloonTextChar"/>
    <w:uiPriority w:val="99"/>
    <w:semiHidden/>
    <w:unhideWhenUsed/>
    <w:rsid w:val="004F007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007F"/>
    <w:rPr>
      <w:rFonts w:ascii="Tahoma" w:hAnsi="Tahoma" w:cs="Tahoma"/>
      <w:sz w:val="16"/>
      <w:szCs w:val="16"/>
    </w:rPr>
  </w:style>
  <w:style w:type="table" w:styleId="TableGrid">
    <w:name w:val="Table Grid"/>
    <w:basedOn w:val="Table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le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DefaultParagraphFont"/>
    <w:rsid w:val="006E47EA"/>
    <w:rPr>
      <w:rFonts w:ascii="Arial" w:hAnsi="Arial" w:cs="Arial" w:hint="default"/>
      <w:strike w:val="0"/>
      <w:dstrike w:val="0"/>
      <w:sz w:val="20"/>
      <w:szCs w:val="20"/>
      <w:u w:val="none"/>
      <w:effect w:val="none"/>
    </w:rPr>
  </w:style>
  <w:style w:type="paragraph" w:styleId="Subtitle">
    <w:name w:val="Subtitle"/>
    <w:basedOn w:val="Normal"/>
    <w:next w:val="Normal"/>
    <w:link w:val="SubtitleChar"/>
    <w:uiPriority w:val="11"/>
    <w:qFormat/>
    <w:rsid w:val="00B54C05"/>
    <w:rPr>
      <w:i/>
      <w:iCs/>
      <w:smallCaps/>
      <w:spacing w:val="10"/>
      <w:sz w:val="28"/>
      <w:szCs w:val="28"/>
    </w:rPr>
  </w:style>
  <w:style w:type="character" w:customStyle="1" w:styleId="SubtitleChar">
    <w:name w:val="Subtitle Char"/>
    <w:basedOn w:val="DefaultParagraphFont"/>
    <w:link w:val="Subtitle"/>
    <w:uiPriority w:val="11"/>
    <w:rsid w:val="00B54C05"/>
    <w:rPr>
      <w:i/>
      <w:iCs/>
      <w:smallCaps/>
      <w:spacing w:val="10"/>
      <w:sz w:val="28"/>
      <w:szCs w:val="28"/>
    </w:rPr>
  </w:style>
  <w:style w:type="character" w:customStyle="1" w:styleId="Heading1Char">
    <w:name w:val="Heading 1 Char"/>
    <w:basedOn w:val="DefaultParagraphFont"/>
    <w:link w:val="Heading1"/>
    <w:uiPriority w:val="9"/>
    <w:rsid w:val="00B54C05"/>
    <w:rPr>
      <w:smallCaps/>
      <w:spacing w:val="5"/>
      <w:sz w:val="36"/>
      <w:szCs w:val="36"/>
    </w:rPr>
  </w:style>
  <w:style w:type="paragraph" w:styleId="TOCHeading">
    <w:name w:val="TOC Heading"/>
    <w:basedOn w:val="Heading1"/>
    <w:next w:val="Normal"/>
    <w:uiPriority w:val="39"/>
    <w:unhideWhenUsed/>
    <w:qFormat/>
    <w:rsid w:val="00B54C05"/>
    <w:pPr>
      <w:outlineLvl w:val="9"/>
    </w:pPr>
    <w:rPr>
      <w:lang w:bidi="en-US"/>
    </w:rPr>
  </w:style>
  <w:style w:type="paragraph" w:styleId="TOC1">
    <w:name w:val="toc 1"/>
    <w:basedOn w:val="Normal"/>
    <w:next w:val="Normal"/>
    <w:autoRedefine/>
    <w:uiPriority w:val="39"/>
    <w:unhideWhenUsed/>
    <w:rsid w:val="0043609F"/>
    <w:pPr>
      <w:spacing w:after="100"/>
    </w:pPr>
  </w:style>
  <w:style w:type="character" w:styleId="Hyperlink">
    <w:name w:val="Hyperlink"/>
    <w:basedOn w:val="DefaultParagraphFont"/>
    <w:uiPriority w:val="99"/>
    <w:unhideWhenUsed/>
    <w:rsid w:val="0043609F"/>
    <w:rPr>
      <w:color w:val="0000FF" w:themeColor="hyperlink"/>
      <w:u w:val="single"/>
    </w:rPr>
  </w:style>
  <w:style w:type="paragraph" w:styleId="Revision">
    <w:name w:val="Revision"/>
    <w:hidden/>
    <w:uiPriority w:val="99"/>
    <w:semiHidden/>
    <w:rsid w:val="00B54C05"/>
    <w:pPr>
      <w:spacing w:after="0" w:line="240" w:lineRule="auto"/>
    </w:pPr>
  </w:style>
  <w:style w:type="character" w:styleId="CommentReference">
    <w:name w:val="annotation reference"/>
    <w:basedOn w:val="DefaultParagraphFont"/>
    <w:uiPriority w:val="99"/>
    <w:semiHidden/>
    <w:unhideWhenUsed/>
    <w:rsid w:val="00B54C05"/>
    <w:rPr>
      <w:sz w:val="16"/>
      <w:szCs w:val="16"/>
    </w:rPr>
  </w:style>
  <w:style w:type="paragraph" w:styleId="CommentText">
    <w:name w:val="annotation text"/>
    <w:basedOn w:val="Normal"/>
    <w:link w:val="CommentTextChar"/>
    <w:uiPriority w:val="99"/>
    <w:semiHidden/>
    <w:unhideWhenUsed/>
    <w:rsid w:val="00B54C05"/>
    <w:pPr>
      <w:spacing w:line="240" w:lineRule="auto"/>
    </w:pPr>
    <w:rPr>
      <w:sz w:val="20"/>
      <w:szCs w:val="20"/>
    </w:rPr>
  </w:style>
  <w:style w:type="character" w:customStyle="1" w:styleId="CommentTextChar">
    <w:name w:val="Comment Text Char"/>
    <w:basedOn w:val="DefaultParagraphFont"/>
    <w:link w:val="CommentText"/>
    <w:uiPriority w:val="99"/>
    <w:semiHidden/>
    <w:rsid w:val="00B54C05"/>
    <w:rPr>
      <w:sz w:val="20"/>
      <w:szCs w:val="20"/>
    </w:rPr>
  </w:style>
  <w:style w:type="paragraph" w:styleId="CommentSubject">
    <w:name w:val="annotation subject"/>
    <w:basedOn w:val="CommentText"/>
    <w:next w:val="CommentText"/>
    <w:link w:val="CommentSubjectChar"/>
    <w:uiPriority w:val="99"/>
    <w:semiHidden/>
    <w:unhideWhenUsed/>
    <w:rsid w:val="00B54C05"/>
    <w:rPr>
      <w:b/>
      <w:bCs/>
    </w:rPr>
  </w:style>
  <w:style w:type="character" w:customStyle="1" w:styleId="CommentSubjectChar">
    <w:name w:val="Comment Subject Char"/>
    <w:basedOn w:val="CommentTextChar"/>
    <w:link w:val="CommentSubject"/>
    <w:uiPriority w:val="99"/>
    <w:semiHidden/>
    <w:rsid w:val="00B54C05"/>
    <w:rPr>
      <w:b/>
      <w:bCs/>
      <w:sz w:val="20"/>
      <w:szCs w:val="20"/>
    </w:rPr>
  </w:style>
  <w:style w:type="character" w:customStyle="1" w:styleId="Heading2Char">
    <w:name w:val="Heading 2 Char"/>
    <w:basedOn w:val="DefaultParagraphFont"/>
    <w:link w:val="Heading2"/>
    <w:uiPriority w:val="9"/>
    <w:rsid w:val="00B54C05"/>
    <w:rPr>
      <w:smallCaps/>
      <w:sz w:val="28"/>
      <w:szCs w:val="28"/>
    </w:rPr>
  </w:style>
  <w:style w:type="character" w:customStyle="1" w:styleId="Heading3Char">
    <w:name w:val="Heading 3 Char"/>
    <w:basedOn w:val="DefaultParagraphFont"/>
    <w:link w:val="Heading3"/>
    <w:uiPriority w:val="9"/>
    <w:rsid w:val="00B54C05"/>
    <w:rPr>
      <w:i/>
      <w:iCs/>
      <w:smallCaps/>
      <w:spacing w:val="5"/>
      <w:sz w:val="26"/>
      <w:szCs w:val="26"/>
    </w:rPr>
  </w:style>
  <w:style w:type="character" w:customStyle="1" w:styleId="Heading4Char">
    <w:name w:val="Heading 4 Char"/>
    <w:basedOn w:val="DefaultParagraphFont"/>
    <w:link w:val="Heading4"/>
    <w:uiPriority w:val="9"/>
    <w:semiHidden/>
    <w:rsid w:val="00B54C05"/>
    <w:rPr>
      <w:b/>
      <w:bCs/>
      <w:spacing w:val="5"/>
      <w:sz w:val="24"/>
      <w:szCs w:val="24"/>
    </w:rPr>
  </w:style>
  <w:style w:type="character" w:customStyle="1" w:styleId="Heading5Char">
    <w:name w:val="Heading 5 Char"/>
    <w:basedOn w:val="DefaultParagraphFont"/>
    <w:link w:val="Heading5"/>
    <w:uiPriority w:val="9"/>
    <w:semiHidden/>
    <w:rsid w:val="00B54C05"/>
    <w:rPr>
      <w:i/>
      <w:iCs/>
      <w:sz w:val="24"/>
      <w:szCs w:val="24"/>
    </w:rPr>
  </w:style>
  <w:style w:type="character" w:customStyle="1" w:styleId="Heading6Char">
    <w:name w:val="Heading 6 Char"/>
    <w:basedOn w:val="DefaultParagraphFont"/>
    <w:link w:val="Heading6"/>
    <w:uiPriority w:val="9"/>
    <w:semiHidden/>
    <w:rsid w:val="00B54C05"/>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B54C05"/>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B54C05"/>
    <w:rPr>
      <w:b/>
      <w:bCs/>
      <w:color w:val="7F7F7F" w:themeColor="text1" w:themeTint="80"/>
      <w:sz w:val="20"/>
      <w:szCs w:val="20"/>
    </w:rPr>
  </w:style>
  <w:style w:type="character" w:customStyle="1" w:styleId="Heading9Char">
    <w:name w:val="Heading 9 Char"/>
    <w:basedOn w:val="DefaultParagraphFont"/>
    <w:link w:val="Heading9"/>
    <w:uiPriority w:val="9"/>
    <w:semiHidden/>
    <w:rsid w:val="00B54C05"/>
    <w:rPr>
      <w:b/>
      <w:bCs/>
      <w:i/>
      <w:iCs/>
      <w:color w:val="7F7F7F" w:themeColor="text1" w:themeTint="80"/>
      <w:sz w:val="18"/>
      <w:szCs w:val="18"/>
    </w:rPr>
  </w:style>
  <w:style w:type="paragraph" w:styleId="Title">
    <w:name w:val="Title"/>
    <w:basedOn w:val="Normal"/>
    <w:next w:val="Normal"/>
    <w:link w:val="TitleChar"/>
    <w:uiPriority w:val="10"/>
    <w:qFormat/>
    <w:rsid w:val="00B54C05"/>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B54C05"/>
    <w:rPr>
      <w:smallCaps/>
      <w:sz w:val="52"/>
      <w:szCs w:val="52"/>
    </w:rPr>
  </w:style>
  <w:style w:type="character" w:styleId="Strong">
    <w:name w:val="Strong"/>
    <w:uiPriority w:val="22"/>
    <w:qFormat/>
    <w:rsid w:val="00B54C05"/>
    <w:rPr>
      <w:b/>
      <w:bCs/>
    </w:rPr>
  </w:style>
  <w:style w:type="character" w:styleId="Emphasis">
    <w:name w:val="Emphasis"/>
    <w:uiPriority w:val="20"/>
    <w:qFormat/>
    <w:rsid w:val="00B54C05"/>
    <w:rPr>
      <w:b/>
      <w:bCs/>
      <w:i/>
      <w:iCs/>
      <w:spacing w:val="10"/>
    </w:rPr>
  </w:style>
  <w:style w:type="paragraph" w:styleId="NoSpacing">
    <w:name w:val="No Spacing"/>
    <w:basedOn w:val="Normal"/>
    <w:uiPriority w:val="1"/>
    <w:qFormat/>
    <w:rsid w:val="00B54C05"/>
    <w:pPr>
      <w:spacing w:line="240" w:lineRule="auto"/>
    </w:pPr>
  </w:style>
  <w:style w:type="paragraph" w:styleId="Quote">
    <w:name w:val="Quote"/>
    <w:basedOn w:val="Normal"/>
    <w:next w:val="Normal"/>
    <w:link w:val="QuoteChar"/>
    <w:uiPriority w:val="29"/>
    <w:qFormat/>
    <w:rsid w:val="00B54C05"/>
    <w:rPr>
      <w:i/>
      <w:iCs/>
    </w:rPr>
  </w:style>
  <w:style w:type="character" w:customStyle="1" w:styleId="QuoteChar">
    <w:name w:val="Quote Char"/>
    <w:basedOn w:val="DefaultParagraphFont"/>
    <w:link w:val="Quote"/>
    <w:uiPriority w:val="29"/>
    <w:rsid w:val="00B54C05"/>
    <w:rPr>
      <w:i/>
      <w:iCs/>
    </w:rPr>
  </w:style>
  <w:style w:type="paragraph" w:styleId="IntenseQuote">
    <w:name w:val="Intense Quote"/>
    <w:basedOn w:val="Normal"/>
    <w:next w:val="Normal"/>
    <w:link w:val="IntenseQuoteCha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IntenseQuoteChar">
    <w:name w:val="Intense Quote Char"/>
    <w:basedOn w:val="DefaultParagraphFont"/>
    <w:link w:val="IntenseQuote"/>
    <w:uiPriority w:val="30"/>
    <w:rsid w:val="00B54C05"/>
    <w:rPr>
      <w:i/>
      <w:iCs/>
    </w:rPr>
  </w:style>
  <w:style w:type="character" w:styleId="SubtleEmphasis">
    <w:name w:val="Subtle Emphasis"/>
    <w:uiPriority w:val="19"/>
    <w:qFormat/>
    <w:rsid w:val="00B54C05"/>
    <w:rPr>
      <w:i/>
      <w:iCs/>
    </w:rPr>
  </w:style>
  <w:style w:type="character" w:styleId="IntenseEmphasis">
    <w:name w:val="Intense Emphasis"/>
    <w:uiPriority w:val="21"/>
    <w:qFormat/>
    <w:rsid w:val="00B54C05"/>
    <w:rPr>
      <w:b/>
      <w:bCs/>
      <w:i/>
      <w:iCs/>
    </w:rPr>
  </w:style>
  <w:style w:type="character" w:styleId="SubtleReference">
    <w:name w:val="Subtle Reference"/>
    <w:basedOn w:val="DefaultParagraphFont"/>
    <w:uiPriority w:val="31"/>
    <w:qFormat/>
    <w:rsid w:val="00B54C05"/>
    <w:rPr>
      <w:smallCaps/>
    </w:rPr>
  </w:style>
  <w:style w:type="character" w:styleId="IntenseReference">
    <w:name w:val="Intense Reference"/>
    <w:uiPriority w:val="32"/>
    <w:qFormat/>
    <w:rsid w:val="00B54C05"/>
    <w:rPr>
      <w:b/>
      <w:bCs/>
      <w:smallCaps/>
    </w:rPr>
  </w:style>
  <w:style w:type="character" w:styleId="BookTitle">
    <w:name w:val="Book Title"/>
    <w:basedOn w:val="DefaultParagraphFont"/>
    <w:uiPriority w:val="33"/>
    <w:qFormat/>
    <w:rsid w:val="00B54C05"/>
    <w:rPr>
      <w:i/>
      <w:iCs/>
      <w:smallCaps/>
      <w:spacing w:val="5"/>
    </w:rPr>
  </w:style>
  <w:style w:type="paragraph" w:styleId="Header">
    <w:name w:val="header"/>
    <w:basedOn w:val="Normal"/>
    <w:link w:val="HeaderChar"/>
    <w:uiPriority w:val="99"/>
    <w:unhideWhenUsed/>
    <w:rsid w:val="00B0736C"/>
    <w:pPr>
      <w:tabs>
        <w:tab w:val="center" w:pos="4252"/>
        <w:tab w:val="right" w:pos="8504"/>
      </w:tabs>
      <w:spacing w:line="240" w:lineRule="auto"/>
    </w:pPr>
  </w:style>
  <w:style w:type="character" w:customStyle="1" w:styleId="HeaderChar">
    <w:name w:val="Header Char"/>
    <w:basedOn w:val="DefaultParagraphFont"/>
    <w:link w:val="Header"/>
    <w:uiPriority w:val="99"/>
    <w:rsid w:val="00B0736C"/>
  </w:style>
  <w:style w:type="paragraph" w:styleId="Footer">
    <w:name w:val="footer"/>
    <w:basedOn w:val="Normal"/>
    <w:link w:val="FooterChar"/>
    <w:uiPriority w:val="99"/>
    <w:unhideWhenUsed/>
    <w:rsid w:val="00B0736C"/>
    <w:pPr>
      <w:tabs>
        <w:tab w:val="center" w:pos="4252"/>
        <w:tab w:val="right" w:pos="8504"/>
      </w:tabs>
      <w:spacing w:line="240" w:lineRule="auto"/>
    </w:pPr>
  </w:style>
  <w:style w:type="character" w:customStyle="1" w:styleId="FooterChar">
    <w:name w:val="Footer Char"/>
    <w:basedOn w:val="DefaultParagraphFont"/>
    <w:link w:val="Footer"/>
    <w:uiPriority w:val="99"/>
    <w:rsid w:val="00B0736C"/>
  </w:style>
  <w:style w:type="paragraph" w:styleId="TOC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DefaultParagraphFont"/>
    <w:rsid w:val="00CC5139"/>
  </w:style>
  <w:style w:type="paragraph" w:styleId="TOC3">
    <w:name w:val="toc 3"/>
    <w:basedOn w:val="Normal"/>
    <w:next w:val="Normal"/>
    <w:autoRedefine/>
    <w:uiPriority w:val="39"/>
    <w:unhideWhenUsed/>
    <w:rsid w:val="00F94511"/>
    <w:pPr>
      <w:spacing w:after="100"/>
      <w:ind w:left="440"/>
    </w:pPr>
  </w:style>
  <w:style w:type="paragraph" w:styleId="EndnoteText">
    <w:name w:val="endnote text"/>
    <w:basedOn w:val="Normal"/>
    <w:link w:val="EndnoteTextChar"/>
    <w:uiPriority w:val="99"/>
    <w:semiHidden/>
    <w:unhideWhenUsed/>
    <w:rsid w:val="00500B49"/>
    <w:pPr>
      <w:spacing w:line="240" w:lineRule="auto"/>
    </w:pPr>
    <w:rPr>
      <w:sz w:val="20"/>
      <w:szCs w:val="20"/>
    </w:rPr>
  </w:style>
  <w:style w:type="character" w:customStyle="1" w:styleId="EndnoteTextChar">
    <w:name w:val="Endnote Text Char"/>
    <w:basedOn w:val="DefaultParagraphFont"/>
    <w:link w:val="EndnoteText"/>
    <w:uiPriority w:val="99"/>
    <w:semiHidden/>
    <w:rsid w:val="00500B49"/>
    <w:rPr>
      <w:sz w:val="20"/>
      <w:szCs w:val="20"/>
    </w:rPr>
  </w:style>
  <w:style w:type="character" w:styleId="EndnoteReference">
    <w:name w:val="endnote reference"/>
    <w:basedOn w:val="DefaultParagraphFont"/>
    <w:uiPriority w:val="99"/>
    <w:semiHidden/>
    <w:unhideWhenUsed/>
    <w:rsid w:val="00500B49"/>
    <w:rPr>
      <w:vertAlign w:val="superscript"/>
    </w:rPr>
  </w:style>
  <w:style w:type="paragraph" w:styleId="FootnoteText">
    <w:name w:val="footnote text"/>
    <w:basedOn w:val="Normal"/>
    <w:link w:val="FootnoteTextChar"/>
    <w:uiPriority w:val="99"/>
    <w:semiHidden/>
    <w:unhideWhenUsed/>
    <w:rsid w:val="0081361A"/>
    <w:pPr>
      <w:spacing w:line="240" w:lineRule="auto"/>
    </w:pPr>
    <w:rPr>
      <w:sz w:val="20"/>
      <w:szCs w:val="20"/>
    </w:rPr>
  </w:style>
  <w:style w:type="character" w:customStyle="1" w:styleId="FootnoteTextChar">
    <w:name w:val="Footnote Text Char"/>
    <w:basedOn w:val="DefaultParagraphFont"/>
    <w:link w:val="FootnoteText"/>
    <w:uiPriority w:val="99"/>
    <w:semiHidden/>
    <w:rsid w:val="0081361A"/>
    <w:rPr>
      <w:sz w:val="20"/>
      <w:szCs w:val="20"/>
    </w:rPr>
  </w:style>
  <w:style w:type="character" w:styleId="FootnoteReference">
    <w:name w:val="footnote reference"/>
    <w:basedOn w:val="DefaultParagraphFont"/>
    <w:uiPriority w:val="99"/>
    <w:semiHidden/>
    <w:unhideWhenUsed/>
    <w:rsid w:val="0081361A"/>
    <w:rPr>
      <w:vertAlign w:val="superscript"/>
    </w:rPr>
  </w:style>
  <w:style w:type="table" w:styleId="MediumShading1-Accent5">
    <w:name w:val="Medium Shading 1 Accent 5"/>
    <w:basedOn w:val="Table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le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Shading-Accent5">
    <w:name w:val="Light Shading Accent 5"/>
    <w:basedOn w:val="Table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DefaultParagraphFont"/>
    <w:rsid w:val="00E5591F"/>
  </w:style>
  <w:style w:type="paragraph" w:customStyle="1" w:styleId="imagens">
    <w:name w:val="imagens"/>
    <w:basedOn w:val="Normal"/>
    <w:link w:val="imagensCarcter"/>
    <w:qFormat/>
    <w:rsid w:val="0090054F"/>
    <w:pPr>
      <w:jc w:val="center"/>
    </w:pPr>
    <w:rPr>
      <w:sz w:val="18"/>
    </w:rPr>
  </w:style>
  <w:style w:type="paragraph" w:styleId="Caption">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DefaultParagraphFont"/>
    <w:link w:val="imagens"/>
    <w:rsid w:val="0090054F"/>
    <w:rPr>
      <w:sz w:val="18"/>
    </w:rPr>
  </w:style>
  <w:style w:type="paragraph" w:styleId="TableofFigur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8.jp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jp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jpeg"/><Relationship Id="rId28" Type="http://schemas.openxmlformats.org/officeDocument/2006/relationships/image" Target="media/image18.jpg"/><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jpg"/><Relationship Id="rId30" Type="http://schemas.openxmlformats.org/officeDocument/2006/relationships/image" Target="media/image20.PNG"/><Relationship Id="rId8"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765A22-96B5-430A-80C8-ACDEC9F183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3</TotalTime>
  <Pages>44</Pages>
  <Words>16940</Words>
  <Characters>91481</Characters>
  <Application>Microsoft Office Word</Application>
  <DocSecurity>0</DocSecurity>
  <Lines>762</Lines>
  <Paragraphs>21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Company>
  <LinksUpToDate>false</LinksUpToDate>
  <CharactersWithSpaces>108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rodrigues</cp:lastModifiedBy>
  <cp:revision>125</cp:revision>
  <cp:lastPrinted>2011-11-02T09:41:00Z</cp:lastPrinted>
  <dcterms:created xsi:type="dcterms:W3CDTF">2017-05-24T15:07:00Z</dcterms:created>
  <dcterms:modified xsi:type="dcterms:W3CDTF">2017-07-01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